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48BB6394" w:rsidR="00111CA7" w:rsidRDefault="003B7CDC" w:rsidP="00111CA7">
      <w:pPr>
        <w:rPr>
          <w:rFonts w:cs="Times New Roman"/>
          <w:sz w:val="24"/>
        </w:rPr>
      </w:pPr>
      <w:r>
        <w:rPr>
          <w:noProof/>
        </w:rPr>
        <w:drawing>
          <wp:anchor distT="0" distB="0" distL="114300" distR="114300" simplePos="0" relativeHeight="251661312" behindDoc="1" locked="0" layoutInCell="1" allowOverlap="1" wp14:anchorId="07FC3BEF" wp14:editId="6C2A3525">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1C964D8F"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B24C2A">
      <w:pPr>
        <w:pStyle w:val="Heading1"/>
        <w:numPr>
          <w:ilvl w:val="0"/>
          <w:numId w:val="1"/>
        </w:numPr>
        <w:jc w:val="center"/>
        <w:rPr>
          <w:spacing w:val="-10"/>
          <w:kern w:val="28"/>
        </w:rPr>
      </w:pPr>
      <w:r>
        <w:br w:type="page"/>
      </w:r>
    </w:p>
    <w:p w14:paraId="766B800D" w14:textId="0070A78C" w:rsidR="00AF649B" w:rsidRPr="00B24C2A" w:rsidRDefault="00B24C2A" w:rsidP="00B24C2A">
      <w:pPr>
        <w:jc w:val="center"/>
        <w:rPr>
          <w:szCs w:val="20"/>
        </w:rPr>
      </w:pPr>
      <w:r>
        <w:rPr>
          <w:szCs w:val="20"/>
        </w:rPr>
        <w:lastRenderedPageBreak/>
        <w:t>TABLE OF CONTENTS</w:t>
      </w:r>
    </w:p>
    <w:p w14:paraId="4B25BAD0" w14:textId="53883B5A" w:rsidR="00CE7993"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C00530">
        <w:rPr>
          <w:rFonts w:asciiTheme="minorHAnsi" w:hAnsiTheme="minorHAnsi"/>
          <w:b/>
        </w:rPr>
        <w:instrText xml:space="preserve"> TOC \o "1-3" \h \z \u </w:instrText>
      </w:r>
      <w:r>
        <w:rPr>
          <w:rFonts w:asciiTheme="minorHAnsi" w:hAnsiTheme="minorHAnsi"/>
          <w:b/>
        </w:rPr>
        <w:fldChar w:fldCharType="separate"/>
      </w:r>
      <w:hyperlink w:anchor="_Toc48663792" w:history="1">
        <w:r w:rsidR="00CE7993" w:rsidRPr="004D2615">
          <w:rPr>
            <w:rStyle w:val="Hyperlink"/>
            <w:rFonts w:cs="Times New Roman"/>
            <w:noProof/>
            <w:w w:val="99"/>
          </w:rPr>
          <w:t>1</w:t>
        </w:r>
        <w:r w:rsidR="00CE7993">
          <w:rPr>
            <w:rFonts w:asciiTheme="minorHAnsi" w:eastAsiaTheme="minorEastAsia" w:hAnsiTheme="minorHAnsi" w:cstheme="minorBidi"/>
            <w:bCs w:val="0"/>
            <w:caps w:val="0"/>
            <w:noProof/>
            <w:sz w:val="22"/>
            <w:szCs w:val="22"/>
          </w:rPr>
          <w:tab/>
        </w:r>
        <w:r w:rsidR="00CE7993" w:rsidRPr="004D2615">
          <w:rPr>
            <w:rStyle w:val="Hyperlink"/>
            <w:noProof/>
          </w:rPr>
          <w:t>ACKNOWLEDGEMENT</w:t>
        </w:r>
        <w:r w:rsidR="00CE7993">
          <w:rPr>
            <w:noProof/>
            <w:webHidden/>
          </w:rPr>
          <w:tab/>
        </w:r>
        <w:r w:rsidR="00CE7993">
          <w:rPr>
            <w:noProof/>
            <w:webHidden/>
          </w:rPr>
          <w:fldChar w:fldCharType="begin"/>
        </w:r>
        <w:r w:rsidR="00CE7993">
          <w:rPr>
            <w:noProof/>
            <w:webHidden/>
          </w:rPr>
          <w:instrText xml:space="preserve"> PAGEREF _Toc48663792 \h </w:instrText>
        </w:r>
        <w:r w:rsidR="00CE7993">
          <w:rPr>
            <w:noProof/>
            <w:webHidden/>
          </w:rPr>
        </w:r>
        <w:r w:rsidR="00CE7993">
          <w:rPr>
            <w:noProof/>
            <w:webHidden/>
          </w:rPr>
          <w:fldChar w:fldCharType="separate"/>
        </w:r>
        <w:r w:rsidR="00BA0D6E">
          <w:rPr>
            <w:noProof/>
            <w:webHidden/>
          </w:rPr>
          <w:t>2</w:t>
        </w:r>
        <w:r w:rsidR="00CE7993">
          <w:rPr>
            <w:noProof/>
            <w:webHidden/>
          </w:rPr>
          <w:fldChar w:fldCharType="end"/>
        </w:r>
      </w:hyperlink>
    </w:p>
    <w:p w14:paraId="017C8E6A" w14:textId="499B77C0" w:rsidR="00CE7993" w:rsidRDefault="00004D5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3" w:history="1">
        <w:r w:rsidR="00CE7993" w:rsidRPr="004D2615">
          <w:rPr>
            <w:rStyle w:val="Hyperlink"/>
            <w:rFonts w:cs="Times New Roman"/>
            <w:noProof/>
            <w:w w:val="99"/>
          </w:rPr>
          <w:t>2</w:t>
        </w:r>
        <w:r w:rsidR="00CE7993">
          <w:rPr>
            <w:rFonts w:asciiTheme="minorHAnsi" w:eastAsiaTheme="minorEastAsia" w:hAnsiTheme="minorHAnsi" w:cstheme="minorBidi"/>
            <w:bCs w:val="0"/>
            <w:caps w:val="0"/>
            <w:noProof/>
            <w:sz w:val="22"/>
            <w:szCs w:val="22"/>
          </w:rPr>
          <w:tab/>
        </w:r>
        <w:r w:rsidR="00CE7993" w:rsidRPr="004D2615">
          <w:rPr>
            <w:rStyle w:val="Hyperlink"/>
            <w:noProof/>
          </w:rPr>
          <w:t>ABSTRACT</w:t>
        </w:r>
        <w:r w:rsidR="00CE7993">
          <w:rPr>
            <w:noProof/>
            <w:webHidden/>
          </w:rPr>
          <w:tab/>
        </w:r>
        <w:r w:rsidR="00CE7993">
          <w:rPr>
            <w:noProof/>
            <w:webHidden/>
          </w:rPr>
          <w:fldChar w:fldCharType="begin"/>
        </w:r>
        <w:r w:rsidR="00CE7993">
          <w:rPr>
            <w:noProof/>
            <w:webHidden/>
          </w:rPr>
          <w:instrText xml:space="preserve"> PAGEREF _Toc48663793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22702B9C" w14:textId="75169602" w:rsidR="00CE7993" w:rsidRDefault="00004D5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4" w:history="1">
        <w:r w:rsidR="00CE7993" w:rsidRPr="004D2615">
          <w:rPr>
            <w:rStyle w:val="Hyperlink"/>
            <w:rFonts w:cs="Times New Roman"/>
            <w:noProof/>
            <w:w w:val="99"/>
          </w:rPr>
          <w:t>3</w:t>
        </w:r>
        <w:r w:rsidR="00CE7993">
          <w:rPr>
            <w:rFonts w:asciiTheme="minorHAnsi" w:eastAsiaTheme="minorEastAsia" w:hAnsiTheme="minorHAnsi" w:cstheme="minorBidi"/>
            <w:bCs w:val="0"/>
            <w:caps w:val="0"/>
            <w:noProof/>
            <w:sz w:val="22"/>
            <w:szCs w:val="22"/>
          </w:rPr>
          <w:tab/>
        </w:r>
        <w:r w:rsidR="00CE7993" w:rsidRPr="004D2615">
          <w:rPr>
            <w:rStyle w:val="Hyperlink"/>
            <w:noProof/>
          </w:rPr>
          <w:t>INTRODUCTION</w:t>
        </w:r>
        <w:r w:rsidR="00CE7993">
          <w:rPr>
            <w:noProof/>
            <w:webHidden/>
          </w:rPr>
          <w:tab/>
        </w:r>
        <w:r w:rsidR="00CE7993">
          <w:rPr>
            <w:noProof/>
            <w:webHidden/>
          </w:rPr>
          <w:fldChar w:fldCharType="begin"/>
        </w:r>
        <w:r w:rsidR="00CE7993">
          <w:rPr>
            <w:noProof/>
            <w:webHidden/>
          </w:rPr>
          <w:instrText xml:space="preserve"> PAGEREF _Toc48663794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4445D4DE" w14:textId="3E2EE761" w:rsidR="00CE7993" w:rsidRDefault="00004D5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5" w:history="1">
        <w:r w:rsidR="00CE7993" w:rsidRPr="004D2615">
          <w:rPr>
            <w:rStyle w:val="Hyperlink"/>
            <w:rFonts w:cs="Times New Roman"/>
            <w:noProof/>
            <w:w w:val="99"/>
          </w:rPr>
          <w:t>4</w:t>
        </w:r>
        <w:r w:rsidR="00CE7993">
          <w:rPr>
            <w:rFonts w:asciiTheme="minorHAnsi" w:eastAsiaTheme="minorEastAsia" w:hAnsiTheme="minorHAnsi" w:cstheme="minorBidi"/>
            <w:bCs w:val="0"/>
            <w:caps w:val="0"/>
            <w:noProof/>
            <w:sz w:val="22"/>
            <w:szCs w:val="22"/>
          </w:rPr>
          <w:tab/>
        </w:r>
        <w:r w:rsidR="00CE7993" w:rsidRPr="004D2615">
          <w:rPr>
            <w:rStyle w:val="Hyperlink"/>
            <w:noProof/>
          </w:rPr>
          <w:t>RELATED WORK</w:t>
        </w:r>
        <w:r w:rsidR="00CE7993">
          <w:rPr>
            <w:noProof/>
            <w:webHidden/>
          </w:rPr>
          <w:tab/>
        </w:r>
        <w:r w:rsidR="00CE7993">
          <w:rPr>
            <w:noProof/>
            <w:webHidden/>
          </w:rPr>
          <w:fldChar w:fldCharType="begin"/>
        </w:r>
        <w:r w:rsidR="00CE7993">
          <w:rPr>
            <w:noProof/>
            <w:webHidden/>
          </w:rPr>
          <w:instrText xml:space="preserve"> PAGEREF _Toc48663795 \h </w:instrText>
        </w:r>
        <w:r w:rsidR="00CE7993">
          <w:rPr>
            <w:noProof/>
            <w:webHidden/>
          </w:rPr>
        </w:r>
        <w:r w:rsidR="00CE7993">
          <w:rPr>
            <w:noProof/>
            <w:webHidden/>
          </w:rPr>
          <w:fldChar w:fldCharType="separate"/>
        </w:r>
        <w:r w:rsidR="00BA0D6E">
          <w:rPr>
            <w:noProof/>
            <w:webHidden/>
          </w:rPr>
          <w:t>5</w:t>
        </w:r>
        <w:r w:rsidR="00CE7993">
          <w:rPr>
            <w:noProof/>
            <w:webHidden/>
          </w:rPr>
          <w:fldChar w:fldCharType="end"/>
        </w:r>
      </w:hyperlink>
    </w:p>
    <w:p w14:paraId="46041BC8" w14:textId="129309B2" w:rsidR="00CE7993" w:rsidRDefault="00004D5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6" w:history="1">
        <w:r w:rsidR="00CE7993" w:rsidRPr="004D2615">
          <w:rPr>
            <w:rStyle w:val="Hyperlink"/>
            <w:rFonts w:cs="Times New Roman"/>
            <w:noProof/>
            <w:w w:val="99"/>
          </w:rPr>
          <w:t>5</w:t>
        </w:r>
        <w:r w:rsidR="00CE7993">
          <w:rPr>
            <w:rFonts w:asciiTheme="minorHAnsi" w:eastAsiaTheme="minorEastAsia" w:hAnsiTheme="minorHAnsi" w:cstheme="minorBidi"/>
            <w:bCs w:val="0"/>
            <w:caps w:val="0"/>
            <w:noProof/>
            <w:sz w:val="22"/>
            <w:szCs w:val="22"/>
          </w:rPr>
          <w:tab/>
        </w:r>
        <w:r w:rsidR="00CE7993" w:rsidRPr="004D2615">
          <w:rPr>
            <w:rStyle w:val="Hyperlink"/>
            <w:noProof/>
          </w:rPr>
          <w:t>METHODOLOGY</w:t>
        </w:r>
        <w:r w:rsidR="00CE7993">
          <w:rPr>
            <w:noProof/>
            <w:webHidden/>
          </w:rPr>
          <w:tab/>
        </w:r>
        <w:r w:rsidR="00CE7993">
          <w:rPr>
            <w:noProof/>
            <w:webHidden/>
          </w:rPr>
          <w:fldChar w:fldCharType="begin"/>
        </w:r>
        <w:r w:rsidR="00CE7993">
          <w:rPr>
            <w:noProof/>
            <w:webHidden/>
          </w:rPr>
          <w:instrText xml:space="preserve"> PAGEREF _Toc48663796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AAA29F" w14:textId="0C451CBA" w:rsidR="00CE7993" w:rsidRDefault="00004D5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7" w:history="1">
        <w:r w:rsidR="00CE7993" w:rsidRPr="004D2615">
          <w:rPr>
            <w:rStyle w:val="Hyperlink"/>
            <w:noProof/>
          </w:rPr>
          <w:t>5.1</w:t>
        </w:r>
        <w:r w:rsidR="00CE7993">
          <w:rPr>
            <w:rFonts w:asciiTheme="minorHAnsi" w:eastAsiaTheme="minorEastAsia" w:hAnsiTheme="minorHAnsi" w:cstheme="minorBidi"/>
            <w:bCs w:val="0"/>
            <w:caps w:val="0"/>
            <w:noProof/>
            <w:sz w:val="22"/>
            <w:szCs w:val="22"/>
          </w:rPr>
          <w:tab/>
        </w:r>
        <w:r w:rsidR="00CE7993" w:rsidRPr="004D2615">
          <w:rPr>
            <w:rStyle w:val="Hyperlink"/>
            <w:noProof/>
          </w:rPr>
          <w:t>SOCIAL DISTANCING</w:t>
        </w:r>
        <w:r w:rsidR="00CE7993">
          <w:rPr>
            <w:noProof/>
            <w:webHidden/>
          </w:rPr>
          <w:tab/>
        </w:r>
        <w:r w:rsidR="00CE7993">
          <w:rPr>
            <w:noProof/>
            <w:webHidden/>
          </w:rPr>
          <w:fldChar w:fldCharType="begin"/>
        </w:r>
        <w:r w:rsidR="00CE7993">
          <w:rPr>
            <w:noProof/>
            <w:webHidden/>
          </w:rPr>
          <w:instrText xml:space="preserve"> PAGEREF _Toc48663797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7B2D74DE" w14:textId="3CE12124" w:rsidR="00CE7993" w:rsidRDefault="00004D5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8" w:history="1">
        <w:r w:rsidR="00CE7993" w:rsidRPr="004D2615">
          <w:rPr>
            <w:rStyle w:val="Hyperlink"/>
            <w:noProof/>
          </w:rPr>
          <w:t>5.2</w:t>
        </w:r>
        <w:r w:rsidR="00CE7993">
          <w:rPr>
            <w:rFonts w:asciiTheme="minorHAnsi" w:eastAsiaTheme="minorEastAsia" w:hAnsiTheme="minorHAnsi" w:cstheme="minorBidi"/>
            <w:bCs w:val="0"/>
            <w:caps w:val="0"/>
            <w:noProof/>
            <w:sz w:val="22"/>
            <w:szCs w:val="22"/>
          </w:rPr>
          <w:tab/>
        </w:r>
        <w:r w:rsidR="00CE7993" w:rsidRPr="004D2615">
          <w:rPr>
            <w:rStyle w:val="Hyperlink"/>
            <w:noProof/>
          </w:rPr>
          <w:t>THEORETICAL FRAMEWORK</w:t>
        </w:r>
        <w:r w:rsidR="00CE7993">
          <w:rPr>
            <w:noProof/>
            <w:webHidden/>
          </w:rPr>
          <w:tab/>
        </w:r>
        <w:r w:rsidR="00CE7993">
          <w:rPr>
            <w:noProof/>
            <w:webHidden/>
          </w:rPr>
          <w:fldChar w:fldCharType="begin"/>
        </w:r>
        <w:r w:rsidR="00CE7993">
          <w:rPr>
            <w:noProof/>
            <w:webHidden/>
          </w:rPr>
          <w:instrText xml:space="preserve"> PAGEREF _Toc48663798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9E950F4" w14:textId="70BE918E" w:rsidR="00CE7993" w:rsidRDefault="00004D5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9" w:history="1">
        <w:r w:rsidR="00CE7993" w:rsidRPr="004D2615">
          <w:rPr>
            <w:rStyle w:val="Hyperlink"/>
            <w:noProof/>
          </w:rPr>
          <w:t>5.3</w:t>
        </w:r>
        <w:r w:rsidR="00CE7993">
          <w:rPr>
            <w:rFonts w:asciiTheme="minorHAnsi" w:eastAsiaTheme="minorEastAsia" w:hAnsiTheme="minorHAnsi" w:cstheme="minorBidi"/>
            <w:bCs w:val="0"/>
            <w:caps w:val="0"/>
            <w:noProof/>
            <w:sz w:val="22"/>
            <w:szCs w:val="22"/>
          </w:rPr>
          <w:tab/>
        </w:r>
        <w:r w:rsidR="00CE7993" w:rsidRPr="004D2615">
          <w:rPr>
            <w:rStyle w:val="Hyperlink"/>
            <w:noProof/>
          </w:rPr>
          <w:t>RESEARCH DESIGN</w:t>
        </w:r>
        <w:r w:rsidR="00CE7993">
          <w:rPr>
            <w:noProof/>
            <w:webHidden/>
          </w:rPr>
          <w:tab/>
        </w:r>
        <w:r w:rsidR="00CE7993">
          <w:rPr>
            <w:noProof/>
            <w:webHidden/>
          </w:rPr>
          <w:fldChar w:fldCharType="begin"/>
        </w:r>
        <w:r w:rsidR="00CE7993">
          <w:rPr>
            <w:noProof/>
            <w:webHidden/>
          </w:rPr>
          <w:instrText xml:space="preserve"> PAGEREF _Toc48663799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D34E20" w14:textId="29F90729" w:rsidR="00CE7993" w:rsidRDefault="00004D5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800" w:history="1">
        <w:r w:rsidR="00CE7993" w:rsidRPr="004D2615">
          <w:rPr>
            <w:rStyle w:val="Hyperlink"/>
            <w:noProof/>
          </w:rPr>
          <w:t>5.4</w:t>
        </w:r>
        <w:r w:rsidR="00CE7993">
          <w:rPr>
            <w:rFonts w:asciiTheme="minorHAnsi" w:eastAsiaTheme="minorEastAsia" w:hAnsiTheme="minorHAnsi" w:cstheme="minorBidi"/>
            <w:bCs w:val="0"/>
            <w:caps w:val="0"/>
            <w:noProof/>
            <w:sz w:val="22"/>
            <w:szCs w:val="22"/>
          </w:rPr>
          <w:tab/>
        </w:r>
        <w:r w:rsidR="00CE7993" w:rsidRPr="004D2615">
          <w:rPr>
            <w:rStyle w:val="Hyperlink"/>
            <w:noProof/>
          </w:rPr>
          <w:t>POLICY OPTIMIZATION</w:t>
        </w:r>
        <w:r w:rsidR="00CE7993">
          <w:rPr>
            <w:noProof/>
            <w:webHidden/>
          </w:rPr>
          <w:tab/>
        </w:r>
        <w:r w:rsidR="00CE7993">
          <w:rPr>
            <w:noProof/>
            <w:webHidden/>
          </w:rPr>
          <w:fldChar w:fldCharType="begin"/>
        </w:r>
        <w:r w:rsidR="00CE7993">
          <w:rPr>
            <w:noProof/>
            <w:webHidden/>
          </w:rPr>
          <w:instrText xml:space="preserve"> PAGEREF _Toc48663800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368DEEB" w14:textId="76B3D14A" w:rsidR="00CE7993" w:rsidRDefault="00004D5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1" w:history="1">
        <w:r w:rsidR="00CE7993" w:rsidRPr="004D2615">
          <w:rPr>
            <w:rStyle w:val="Hyperlink"/>
            <w:rFonts w:cs="Times New Roman"/>
            <w:noProof/>
            <w:w w:val="99"/>
          </w:rPr>
          <w:t>6</w:t>
        </w:r>
        <w:r w:rsidR="00CE7993">
          <w:rPr>
            <w:rFonts w:asciiTheme="minorHAnsi" w:eastAsiaTheme="minorEastAsia" w:hAnsiTheme="minorHAnsi" w:cstheme="minorBidi"/>
            <w:bCs w:val="0"/>
            <w:caps w:val="0"/>
            <w:noProof/>
            <w:sz w:val="22"/>
            <w:szCs w:val="22"/>
          </w:rPr>
          <w:tab/>
        </w:r>
        <w:r w:rsidR="00CE7993" w:rsidRPr="004D2615">
          <w:rPr>
            <w:rStyle w:val="Hyperlink"/>
            <w:noProof/>
          </w:rPr>
          <w:t>RESULTS</w:t>
        </w:r>
        <w:r w:rsidR="00CE7993">
          <w:rPr>
            <w:noProof/>
            <w:webHidden/>
          </w:rPr>
          <w:tab/>
        </w:r>
        <w:r w:rsidR="00CE7993">
          <w:rPr>
            <w:noProof/>
            <w:webHidden/>
          </w:rPr>
          <w:fldChar w:fldCharType="begin"/>
        </w:r>
        <w:r w:rsidR="00CE7993">
          <w:rPr>
            <w:noProof/>
            <w:webHidden/>
          </w:rPr>
          <w:instrText xml:space="preserve"> PAGEREF _Toc48663801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393CA72D" w14:textId="47A94E3B" w:rsidR="00CE7993" w:rsidRDefault="00004D5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2" w:history="1">
        <w:r w:rsidR="00CE7993" w:rsidRPr="004D2615">
          <w:rPr>
            <w:rStyle w:val="Hyperlink"/>
            <w:rFonts w:cs="Times New Roman"/>
            <w:noProof/>
            <w:w w:val="99"/>
          </w:rPr>
          <w:t>7</w:t>
        </w:r>
        <w:r w:rsidR="00CE7993">
          <w:rPr>
            <w:rFonts w:asciiTheme="minorHAnsi" w:eastAsiaTheme="minorEastAsia" w:hAnsiTheme="minorHAnsi" w:cstheme="minorBidi"/>
            <w:bCs w:val="0"/>
            <w:caps w:val="0"/>
            <w:noProof/>
            <w:sz w:val="22"/>
            <w:szCs w:val="22"/>
          </w:rPr>
          <w:tab/>
        </w:r>
        <w:r w:rsidR="00CE7993" w:rsidRPr="004D2615">
          <w:rPr>
            <w:rStyle w:val="Hyperlink"/>
            <w:noProof/>
          </w:rPr>
          <w:t>DISCUSSION AND CONCLUSION</w:t>
        </w:r>
        <w:r w:rsidR="00CE7993">
          <w:rPr>
            <w:noProof/>
            <w:webHidden/>
          </w:rPr>
          <w:tab/>
        </w:r>
        <w:r w:rsidR="00CE7993">
          <w:rPr>
            <w:noProof/>
            <w:webHidden/>
          </w:rPr>
          <w:fldChar w:fldCharType="begin"/>
        </w:r>
        <w:r w:rsidR="00CE7993">
          <w:rPr>
            <w:noProof/>
            <w:webHidden/>
          </w:rPr>
          <w:instrText xml:space="preserve"> PAGEREF _Toc48663802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66E63FF6" w14:textId="732361B1" w:rsidR="00CE7993" w:rsidRDefault="00004D5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3" w:history="1">
        <w:r w:rsidR="00CE7993" w:rsidRPr="004D2615">
          <w:rPr>
            <w:rStyle w:val="Hyperlink"/>
            <w:rFonts w:cs="Times New Roman"/>
            <w:noProof/>
            <w:w w:val="99"/>
          </w:rPr>
          <w:t>8</w:t>
        </w:r>
        <w:r w:rsidR="00CE7993">
          <w:rPr>
            <w:rFonts w:asciiTheme="minorHAnsi" w:eastAsiaTheme="minorEastAsia" w:hAnsiTheme="minorHAnsi" w:cstheme="minorBidi"/>
            <w:bCs w:val="0"/>
            <w:caps w:val="0"/>
            <w:noProof/>
            <w:sz w:val="22"/>
            <w:szCs w:val="22"/>
          </w:rPr>
          <w:tab/>
        </w:r>
        <w:r w:rsidR="00CE7993" w:rsidRPr="004D2615">
          <w:rPr>
            <w:rStyle w:val="Hyperlink"/>
            <w:noProof/>
          </w:rPr>
          <w:t>REFERENCES</w:t>
        </w:r>
        <w:r w:rsidR="00CE7993">
          <w:rPr>
            <w:noProof/>
            <w:webHidden/>
          </w:rPr>
          <w:tab/>
        </w:r>
        <w:r w:rsidR="00CE7993">
          <w:rPr>
            <w:noProof/>
            <w:webHidden/>
          </w:rPr>
          <w:fldChar w:fldCharType="begin"/>
        </w:r>
        <w:r w:rsidR="00CE7993">
          <w:rPr>
            <w:noProof/>
            <w:webHidden/>
          </w:rPr>
          <w:instrText xml:space="preserve"> PAGEREF _Toc48663803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A30BFAC" w14:textId="01E64149" w:rsidR="00CE7993" w:rsidRDefault="00004D5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4" w:history="1">
        <w:r w:rsidR="00CE7993" w:rsidRPr="004D2615">
          <w:rPr>
            <w:rStyle w:val="Hyperlink"/>
            <w:rFonts w:cs="Times New Roman"/>
            <w:noProof/>
            <w:w w:val="99"/>
          </w:rPr>
          <w:t>9</w:t>
        </w:r>
        <w:r w:rsidR="00CE7993">
          <w:rPr>
            <w:rFonts w:asciiTheme="minorHAnsi" w:eastAsiaTheme="minorEastAsia" w:hAnsiTheme="minorHAnsi" w:cstheme="minorBidi"/>
            <w:bCs w:val="0"/>
            <w:caps w:val="0"/>
            <w:noProof/>
            <w:sz w:val="22"/>
            <w:szCs w:val="22"/>
          </w:rPr>
          <w:tab/>
        </w:r>
        <w:r w:rsidR="00CE7993" w:rsidRPr="004D2615">
          <w:rPr>
            <w:rStyle w:val="Hyperlink"/>
            <w:noProof/>
          </w:rPr>
          <w:t>Appendix</w:t>
        </w:r>
        <w:r w:rsidR="00CE7993">
          <w:rPr>
            <w:noProof/>
            <w:webHidden/>
          </w:rPr>
          <w:tab/>
        </w:r>
        <w:r w:rsidR="00CE7993">
          <w:rPr>
            <w:noProof/>
            <w:webHidden/>
          </w:rPr>
          <w:fldChar w:fldCharType="begin"/>
        </w:r>
        <w:r w:rsidR="00CE7993">
          <w:rPr>
            <w:noProof/>
            <w:webHidden/>
          </w:rPr>
          <w:instrText xml:space="preserve"> PAGEREF _Toc48663804 \h </w:instrText>
        </w:r>
        <w:r w:rsidR="00CE7993">
          <w:rPr>
            <w:noProof/>
            <w:webHidden/>
          </w:rPr>
        </w:r>
        <w:r w:rsidR="00CE7993">
          <w:rPr>
            <w:noProof/>
            <w:webHidden/>
          </w:rPr>
          <w:fldChar w:fldCharType="separate"/>
        </w:r>
        <w:r w:rsidR="00BA0D6E">
          <w:rPr>
            <w:noProof/>
            <w:webHidden/>
          </w:rPr>
          <w:t>8</w:t>
        </w:r>
        <w:r w:rsidR="00CE7993">
          <w:rPr>
            <w:noProof/>
            <w:webHidden/>
          </w:rPr>
          <w:fldChar w:fldCharType="end"/>
        </w:r>
      </w:hyperlink>
    </w:p>
    <w:p w14:paraId="7B9D027D" w14:textId="2B35F444" w:rsidR="003B7CDC" w:rsidRDefault="00B24C2A" w:rsidP="00A00391">
      <w:pPr>
        <w:pStyle w:val="Heading1"/>
        <w:numPr>
          <w:ilvl w:val="0"/>
          <w:numId w:val="2"/>
        </w:numPr>
        <w:spacing w:before="120"/>
        <w:ind w:left="714" w:hanging="357"/>
        <w:jc w:val="both"/>
      </w:pPr>
      <w:r>
        <w:rPr>
          <w:rFonts w:asciiTheme="minorHAnsi" w:eastAsiaTheme="minorHAnsi" w:hAnsiTheme="minorHAnsi" w:cstheme="minorHAnsi"/>
          <w:b/>
          <w:szCs w:val="20"/>
        </w:rPr>
        <w:fldChar w:fldCharType="end"/>
      </w:r>
      <w:r w:rsidR="003B7CDC" w:rsidRPr="003B7CDC">
        <w:t xml:space="preserve"> </w:t>
      </w:r>
      <w:bookmarkStart w:id="2" w:name="_Toc48663792"/>
      <w:r w:rsidR="003B7CDC">
        <w:t>ACKNOWLEDGEMENT</w:t>
      </w:r>
      <w:bookmarkEnd w:id="2"/>
    </w:p>
    <w:p w14:paraId="6B60CE8B" w14:textId="74BC0CB6" w:rsidR="00B049CA" w:rsidRPr="00B049CA" w:rsidRDefault="00B049CA" w:rsidP="00A00391">
      <w:r w:rsidRPr="00B049CA">
        <w:t>The report may be freely copied and distributed provided the source is acknowledged.</w:t>
      </w:r>
    </w:p>
    <w:p w14:paraId="26B6BF0D" w14:textId="63826251" w:rsidR="00B049CA" w:rsidRPr="003B7CDC" w:rsidRDefault="003B7CDC" w:rsidP="00A00391">
      <w:r>
        <w:t>Throughout the writing of this dissertation I have received a great deal of support and assistance.</w:t>
      </w:r>
      <w:r w:rsidR="00525FA1">
        <w:t xml:space="preserve"> </w:t>
      </w:r>
      <w:r>
        <w:t xml:space="preserve">I would first like to thank my supervisor, Prof. T. Nowotny, whose expertise was invaluable in the formulating of the research topic and methodology in </w:t>
      </w:r>
      <w:r w:rsidR="004B7C52">
        <w:t>particular.</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my friend Utku Demir for helping me out with Cloud Computing when my laptop broke down.</w:t>
      </w:r>
      <w:r w:rsidR="00B049CA" w:rsidRPr="00B049CA">
        <w:t xml:space="preserve"> You are always there for me. Finally, there are my</w:t>
      </w:r>
      <w:r w:rsidR="004B7C52">
        <w:t xml:space="preserve"> </w:t>
      </w:r>
      <w:r w:rsidR="00B049CA" w:rsidRPr="00B049CA">
        <w:t>friends, who were of great support in deliberating over our problems and findings, as well as providing happy distraction to rest my mind outside of my research.</w:t>
      </w:r>
    </w:p>
    <w:p w14:paraId="730F3490" w14:textId="51756AAC" w:rsidR="00187483" w:rsidRDefault="00187483" w:rsidP="00A00391">
      <w:pPr>
        <w:pStyle w:val="Title"/>
        <w:jc w:val="both"/>
      </w:pPr>
      <w:r>
        <w:br w:type="page"/>
      </w:r>
    </w:p>
    <w:p w14:paraId="492D2D36" w14:textId="2E9D086C" w:rsidR="00B24C2A" w:rsidRPr="00B24C2A" w:rsidRDefault="00B24C2A" w:rsidP="00A00391">
      <w:pPr>
        <w:pStyle w:val="Heading1"/>
        <w:numPr>
          <w:ilvl w:val="0"/>
          <w:numId w:val="2"/>
        </w:numPr>
        <w:spacing w:before="120"/>
        <w:ind w:left="714" w:hanging="357"/>
        <w:jc w:val="both"/>
      </w:pPr>
      <w:bookmarkStart w:id="3" w:name="_Toc48663793"/>
      <w:r>
        <w:lastRenderedPageBreak/>
        <w:t>ABSTRACT</w:t>
      </w:r>
      <w:bookmarkEnd w:id="3"/>
    </w:p>
    <w:p w14:paraId="7784D1B1" w14:textId="2E5B505C" w:rsidR="00B24C2A" w:rsidRDefault="00321CAC" w:rsidP="00A00391">
      <w:pPr>
        <w:ind w:firstLine="357"/>
        <w:jc w:val="both"/>
        <w:rPr>
          <w:color w:val="FF0000"/>
        </w:rPr>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r>
        <w:rPr>
          <w:color w:val="FF0000"/>
        </w:rPr>
        <w:t>Ya da maskenin takılma yüzdesi ne kadar etkiliyor bunu yazıcaz.</w:t>
      </w:r>
    </w:p>
    <w:p w14:paraId="75B02EE9" w14:textId="182FD3FE" w:rsidR="006F64D6" w:rsidRPr="00B24C2A" w:rsidRDefault="006F64D6" w:rsidP="006F64D6">
      <w:pPr>
        <w:pStyle w:val="Heading1"/>
        <w:numPr>
          <w:ilvl w:val="0"/>
          <w:numId w:val="2"/>
        </w:numPr>
        <w:spacing w:before="120"/>
        <w:ind w:left="714" w:hanging="357"/>
        <w:jc w:val="both"/>
      </w:pPr>
      <w:r>
        <w:t>KEYWORDS</w:t>
      </w:r>
    </w:p>
    <w:p w14:paraId="177744D7" w14:textId="4FCAA389" w:rsidR="00321CAC" w:rsidRDefault="006F64D6" w:rsidP="00A00183">
      <w:pPr>
        <w:ind w:firstLine="357"/>
        <w:jc w:val="both"/>
      </w:pPr>
      <w:r>
        <w:t>Agent-based-modelling</w:t>
      </w:r>
      <w:r w:rsidR="00D64841">
        <w:t>,</w:t>
      </w:r>
      <w:r w:rsidR="00A00183">
        <w:t xml:space="preserve"> </w:t>
      </w:r>
      <w:r w:rsidR="00125B50">
        <w:t>reinforcement learning</w:t>
      </w:r>
      <w:r w:rsidR="00A00183">
        <w:t>, cooperative multi-agent environment</w:t>
      </w:r>
      <w:r w:rsidR="00D64841">
        <w:t>,</w:t>
      </w:r>
      <w:r w:rsidR="00A00183">
        <w:t xml:space="preserve"> epidemic simulation,</w:t>
      </w:r>
      <w:r w:rsidR="00D64841">
        <w:t xml:space="preserve"> </w:t>
      </w:r>
      <w:r w:rsidR="00125B50">
        <w:t>social distancing</w:t>
      </w:r>
      <w:r w:rsidR="00D64841">
        <w:t>,</w:t>
      </w:r>
      <w:r w:rsidR="00A00183">
        <w:t xml:space="preserve"> covid-19</w:t>
      </w:r>
    </w:p>
    <w:p w14:paraId="2BF0A978" w14:textId="77777777" w:rsidR="00A00183" w:rsidRPr="00766664" w:rsidRDefault="00A00183" w:rsidP="00A00183">
      <w:pPr>
        <w:ind w:firstLine="357"/>
        <w:jc w:val="both"/>
      </w:pPr>
    </w:p>
    <w:p w14:paraId="3D6D7920" w14:textId="77777777" w:rsidR="00B24C2A" w:rsidRPr="00AF649B" w:rsidRDefault="00004D52" w:rsidP="00A00391">
      <w:pPr>
        <w:jc w:val="both"/>
      </w:pPr>
      <w:hyperlink r:id="rId9" w:history="1">
        <w:r w:rsidR="00B24C2A">
          <w:rPr>
            <w:rStyle w:val="Hyperlink"/>
          </w:rPr>
          <w:t>https://www.scribbr.co.uk/thesis-dissertation/abstract/</w:t>
        </w:r>
      </w:hyperlink>
    </w:p>
    <w:p w14:paraId="1CF98857" w14:textId="3EABD001" w:rsidR="00986FEE" w:rsidRDefault="00AF649B" w:rsidP="00A00391">
      <w:pPr>
        <w:pStyle w:val="Heading1"/>
        <w:numPr>
          <w:ilvl w:val="0"/>
          <w:numId w:val="2"/>
        </w:numPr>
        <w:jc w:val="both"/>
      </w:pPr>
      <w:bookmarkStart w:id="4" w:name="_Toc48663794"/>
      <w:r w:rsidRPr="00766664">
        <w:t>I</w:t>
      </w:r>
      <w:r w:rsidR="00766664" w:rsidRPr="00766664">
        <w:t>NTRODUCTION</w:t>
      </w:r>
      <w:bookmarkEnd w:id="4"/>
    </w:p>
    <w:p w14:paraId="76C62F00" w14:textId="3439725A" w:rsidR="00C10F78" w:rsidRDefault="000619B1" w:rsidP="00A00391">
      <w:pPr>
        <w:ind w:firstLine="360"/>
        <w:jc w:val="both"/>
      </w:pPr>
      <w:r>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 xml:space="preserve">Decision 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E6D491B" w14:textId="361D71F8" w:rsidR="00EB2883" w:rsidRDefault="00B44980" w:rsidP="00A00391">
      <w:pPr>
        <w:ind w:firstLine="360"/>
        <w:jc w:val="both"/>
      </w:pPr>
      <w:r>
        <w:rPr>
          <w:noProof/>
        </w:rPr>
        <mc:AlternateContent>
          <mc:Choice Requires="wps">
            <w:drawing>
              <wp:anchor distT="0" distB="0" distL="114300" distR="114300" simplePos="0" relativeHeight="251652608" behindDoc="0" locked="0" layoutInCell="1" allowOverlap="1" wp14:anchorId="3B7E0090" wp14:editId="32795B03">
                <wp:simplePos x="0" y="0"/>
                <wp:positionH relativeFrom="margin">
                  <wp:align>center</wp:align>
                </wp:positionH>
                <wp:positionV relativeFrom="paragraph">
                  <wp:posOffset>3582035</wp:posOffset>
                </wp:positionV>
                <wp:extent cx="3442335" cy="635"/>
                <wp:effectExtent l="0" t="0" r="5715" b="5715"/>
                <wp:wrapTopAndBottom/>
                <wp:docPr id="9" name="Text Box 9"/>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14:paraId="53CAE4D8" w14:textId="357FA24A" w:rsidR="002C5BA1" w:rsidRPr="00D50B31" w:rsidRDefault="002C5BA1"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7E0090" id="_x0000_t202" coordsize="21600,21600" o:spt="202" path="m,l,21600r21600,l21600,xe">
                <v:stroke joinstyle="miter"/>
                <v:path gradientshapeok="t" o:connecttype="rect"/>
              </v:shapetype>
              <v:shape id="Text Box 9" o:spid="_x0000_s1026" type="#_x0000_t202" style="position:absolute;left:0;text-align:left;margin-left:0;margin-top:282.05pt;width:271.05pt;height:.05pt;z-index:251652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CFJKwIAAF0EAAAOAAAAZHJzL2Uyb0RvYy54bWysVE1v2zAMvQ/YfxB0X5yPrl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" stroked="f">
                <v:textbox style="mso-fit-shape-to-text:t" inset="0,0,0,0">
                  <w:txbxContent>
                    <w:p w14:paraId="53CAE4D8" w14:textId="357FA24A" w:rsidR="002C5BA1" w:rsidRPr="00D50B31" w:rsidRDefault="002C5BA1"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v:textbox>
                <w10:wrap type="topAndBottom" anchorx="margin"/>
              </v:shape>
            </w:pict>
          </mc:Fallback>
        </mc:AlternateContent>
      </w:r>
      <w:r w:rsidR="00BB0E93" w:rsidRPr="00EB2883">
        <w:rPr>
          <w:noProof/>
        </w:rPr>
        <w:drawing>
          <wp:anchor distT="0" distB="0" distL="114300" distR="114300" simplePos="0" relativeHeight="251643392" behindDoc="1" locked="0" layoutInCell="1" allowOverlap="1" wp14:anchorId="04D935C2" wp14:editId="4F984C6B">
            <wp:simplePos x="0" y="0"/>
            <wp:positionH relativeFrom="margin">
              <wp:align>center</wp:align>
            </wp:positionH>
            <wp:positionV relativeFrom="paragraph">
              <wp:posOffset>1743958</wp:posOffset>
            </wp:positionV>
            <wp:extent cx="3442335" cy="212280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7802" r="7843"/>
                    <a:stretch/>
                  </pic:blipFill>
                  <pic:spPr bwMode="auto">
                    <a:xfrm>
                      <a:off x="0" y="0"/>
                      <a:ext cx="3442335" cy="212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774A">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Pr="00B44980">
        <w:rPr>
          <w:noProof/>
        </w:rPr>
        <w:t>[3]</w:t>
      </w:r>
      <w:r w:rsidR="004E2B5D">
        <w:fldChar w:fldCharType="end"/>
      </w:r>
      <w:r w:rsidR="004E2B5D">
        <w:t xml:space="preserve"> Environment which is a</w:t>
      </w:r>
      <w:r w:rsidR="00F5774A">
        <w:t xml:space="preserve"> crucial component of </w:t>
      </w:r>
      <w:r w:rsidR="004E2B5D">
        <w:t xml:space="preserve"> RL</w:t>
      </w:r>
      <w:r w:rsidR="00472F75">
        <w:t>,</w:t>
      </w:r>
      <w:r w:rsidR="004E2B5D">
        <w:t xml:space="preserve"> </w:t>
      </w:r>
      <w:r w:rsidR="00F5774A">
        <w:t xml:space="preserve">describes the task that the agent attempts to solve. </w:t>
      </w:r>
      <w:r w:rsidR="00472F75">
        <w:t>Agent and environments</w:t>
      </w:r>
      <w:r w:rsidR="00F5774A">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t>Most of the time environment is defined as a</w:t>
      </w:r>
      <w:r w:rsidR="004E2B5D" w:rsidRPr="004E2B5D">
        <w:t>nything th</w:t>
      </w:r>
      <w:r w:rsidR="00EB2883">
        <w:t>at</w:t>
      </w:r>
      <w:r w:rsidR="004E2B5D" w:rsidRPr="004E2B5D">
        <w:t xml:space="preserve"> agent cannot </w:t>
      </w:r>
      <w:r>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616B24A0" w:rsidR="00596B6C" w:rsidRDefault="00596B6C" w:rsidP="00A00391">
      <w:pPr>
        <w:ind w:firstLine="360"/>
        <w:jc w:val="both"/>
      </w:pPr>
      <w:r>
        <w:lastRenderedPageBreak/>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FB6F22"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atari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5" w:name="_bookmark0"/>
      <w:bookmarkEnd w:id="5"/>
    </w:p>
    <w:p w14:paraId="629E5866" w14:textId="73320613"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the training,</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their health status</w:t>
      </w:r>
      <w:r w:rsidR="00D35CAD">
        <w:t xml:space="preserve">. </w:t>
      </w:r>
    </w:p>
    <w:p w14:paraId="102091C8" w14:textId="11386909" w:rsidR="00CC0965" w:rsidRPr="00A50C4E" w:rsidRDefault="00CC0965" w:rsidP="00A00391">
      <w:pPr>
        <w:ind w:firstLine="708"/>
        <w:jc w:val="both"/>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07677A">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8"]]},"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r w:rsidR="00CB506C" w:rsidRPr="00CB506C">
        <w:rPr>
          <w:color w:val="FF0000"/>
        </w:rPr>
        <w:t>buralara bir şeyler gelmeli ve acil gelmeli</w:t>
      </w:r>
    </w:p>
    <w:p w14:paraId="2F784CFF" w14:textId="2D5DCE86" w:rsidR="0023207B" w:rsidRDefault="00AC3A57" w:rsidP="00A00391">
      <w:pPr>
        <w:jc w:val="both"/>
      </w:pPr>
      <w:r>
        <w:rPr>
          <w:noProof/>
        </w:rPr>
        <mc:AlternateContent>
          <mc:Choice Requires="wpg">
            <w:drawing>
              <wp:anchor distT="0" distB="0" distL="114300" distR="114300" simplePos="0" relativeHeight="251661824" behindDoc="0" locked="0" layoutInCell="1" allowOverlap="1" wp14:anchorId="208A15C4" wp14:editId="6D00570B">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2541AB1F" id="Group 15" o:spid="_x0000_s1026" style="position:absolute;margin-left:0;margin-top:23.35pt;width:226.65pt;height:53.6pt;z-index:25166182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6BFE1D1A" w14:textId="4F6DE825" w:rsidR="005523B2" w:rsidRDefault="00D50B31" w:rsidP="00A00391">
      <w:pPr>
        <w:jc w:val="both"/>
      </w:pPr>
      <w:r w:rsidRPr="005523B2">
        <w:rPr>
          <w:i/>
          <w:iCs/>
        </w:rPr>
        <w:t xml:space="preserve">Figure </w:t>
      </w:r>
      <w:r w:rsidRPr="005523B2">
        <w:rPr>
          <w:i/>
          <w:iCs/>
        </w:rPr>
        <w:fldChar w:fldCharType="begin"/>
      </w:r>
      <w:r w:rsidRPr="005523B2">
        <w:rPr>
          <w:i/>
          <w:iCs/>
        </w:rPr>
        <w:instrText xml:space="preserve"> SEQ Figure \* ARABIC </w:instrText>
      </w:r>
      <w:r w:rsidRPr="005523B2">
        <w:rPr>
          <w:i/>
          <w:iCs/>
        </w:rPr>
        <w:fldChar w:fldCharType="separate"/>
      </w:r>
      <w:r w:rsidR="000304AD">
        <w:rPr>
          <w:i/>
          <w:iCs/>
          <w:noProof/>
        </w:rPr>
        <w:t>2</w:t>
      </w:r>
      <w:r w:rsidRPr="005523B2">
        <w:rPr>
          <w:i/>
          <w:iCs/>
        </w:rPr>
        <w:fldChar w:fldCharType="end"/>
      </w:r>
      <w:r w:rsidRPr="005523B2">
        <w:rPr>
          <w:i/>
          <w:iCs/>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p>
    <w:p w14:paraId="73F58948" w14:textId="68039CCE" w:rsidR="005523B2" w:rsidRPr="005523B2" w:rsidRDefault="005523B2" w:rsidP="00A00391">
      <w:pPr>
        <w:jc w:val="both"/>
        <w:rPr>
          <w:i/>
          <w:iCs/>
          <w:sz w:val="18"/>
        </w:rPr>
      </w:pPr>
      <w:r w:rsidRPr="005523B2">
        <w:rPr>
          <w:i/>
          <w:iCs/>
        </w:rPr>
        <w:lastRenderedPageBreak/>
        <w:t xml:space="preserve">whether with brain or not the bot is infected. d)Purple indicates that agent is not infectious anymore. In SIR models’ purple agents call as Recovered-Removed. Please see </w:t>
      </w:r>
      <w:hyperlink r:id="rId19">
        <w:hyperlink r:id="rId20" w:history="1">
          <w:r w:rsidRPr="005523B2">
            <w:rPr>
              <w:rStyle w:val="Hyperlink"/>
              <w:i/>
              <w:iCs/>
            </w:rPr>
            <w:t>https://github.com/Hsgngr/Pandemic_Simulation</w:t>
          </w:r>
        </w:hyperlink>
        <w:r w:rsidRPr="005523B2">
          <w:rPr>
            <w:rFonts w:ascii="Courier New" w:hAnsi="Courier New"/>
            <w:i/>
            <w:iCs/>
            <w:color w:val="0000FF"/>
            <w:spacing w:val="-71"/>
            <w:sz w:val="18"/>
          </w:rPr>
          <w:t xml:space="preserve"> </w:t>
        </w:r>
      </w:hyperlink>
      <w:r w:rsidRPr="005523B2">
        <w:rPr>
          <w:i/>
          <w:iCs/>
          <w:sz w:val="18"/>
        </w:rPr>
        <w:t>for example videos.</w:t>
      </w:r>
    </w:p>
    <w:p w14:paraId="439A8CF4" w14:textId="1405CCEA" w:rsidR="007B2861" w:rsidRPr="007B2861" w:rsidRDefault="007B2861" w:rsidP="00A00391">
      <w:pPr>
        <w:jc w:val="both"/>
        <w:rPr>
          <w:sz w:val="18"/>
        </w:rPr>
      </w:pPr>
    </w:p>
    <w:p w14:paraId="0AC3EE5E" w14:textId="0064B158" w:rsidR="008858B3" w:rsidRDefault="00766664" w:rsidP="00A00391">
      <w:pPr>
        <w:pStyle w:val="Heading1"/>
        <w:numPr>
          <w:ilvl w:val="0"/>
          <w:numId w:val="2"/>
        </w:numPr>
        <w:jc w:val="both"/>
      </w:pPr>
      <w:bookmarkStart w:id="6" w:name="_Toc48663795"/>
      <w:r w:rsidRPr="008858B3">
        <w:t>RELATED WORK</w:t>
      </w:r>
      <w:bookmarkEnd w:id="6"/>
    </w:p>
    <w:p w14:paraId="6A2B0FFB" w14:textId="5E96D1CE" w:rsidR="00A00391" w:rsidRDefault="00666E93" w:rsidP="00666E93">
      <w:pPr>
        <w:ind w:firstLine="360"/>
        <w:jc w:val="both"/>
      </w:pPr>
      <w:r>
        <w:rPr>
          <w:noProof/>
        </w:rPr>
        <mc:AlternateContent>
          <mc:Choice Requires="wps">
            <w:drawing>
              <wp:anchor distT="0" distB="0" distL="114300" distR="114300" simplePos="0" relativeHeight="251680256" behindDoc="0" locked="0" layoutInCell="1" allowOverlap="1" wp14:anchorId="2879B02A" wp14:editId="266689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5C6C7CF7" w:rsidR="002C5BA1" w:rsidRPr="000304AD" w:rsidRDefault="002C5BA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Pr="000304AD">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6802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5C6C7CF7" w:rsidR="002C5BA1" w:rsidRPr="000304AD" w:rsidRDefault="002C5BA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Pr="000304AD">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71040" behindDoc="1" locked="0" layoutInCell="1" allowOverlap="1" wp14:anchorId="722BFED1" wp14:editId="307E01F3">
            <wp:simplePos x="0" y="0"/>
            <wp:positionH relativeFrom="margin">
              <wp:align>center</wp:align>
            </wp:positionH>
            <wp:positionV relativeFrom="paragraph">
              <wp:posOffset>2599639</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E50A0F">
        <w:instrText>ADDIN CSL_CITATION {"citationItems":[{"id":"ITEM-1","itemData":{"DOI":"10.2307/j.ctt1df4g4t.7","author":[{"dropping-particle":"","family":"Perley","given":"Bernard C.","non-dropping-particle":"","parse-names":false,"suffix":""}],"container-title":"Defying Maliseet Language Death","id":"ITEM-1","issued":{"date-parts":[["2017"]]},"page":"63-84","title":"Programming Language Maintenance","type":"article-journal"},"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757313">
        <w:instrText>ADDIN CSL_CITATION {"citationItems":[{"id":"ITEM-1","itemData":{"DOI":"10.17226/10636","ISBN":"9780309088640","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title":"Microbial Threats to Health","type":"article-journal"},"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757313">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title":"Artificial Intelligence in Modeling and Simulation","type":"article-journal"},"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698AC8A0"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757313">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title":"Artificial Intelligence in Modeling and Simulation","type":"article-journal"},"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77777777" w:rsidR="00DB005F" w:rsidRDefault="008D0D17" w:rsidP="000B4C86">
      <w:pPr>
        <w:jc w:val="both"/>
      </w:pPr>
      <w:r>
        <w:tab/>
      </w:r>
    </w:p>
    <w:p w14:paraId="1A63FD4B" w14:textId="55DA0FFE" w:rsidR="00EA4740" w:rsidRDefault="00B715A5" w:rsidP="001063CA">
      <w:pPr>
        <w:ind w:firstLine="360"/>
        <w:jc w:val="both"/>
      </w:pPr>
      <w:r>
        <w:rPr>
          <w:rFonts w:ascii="Sabon-Roman" w:hAnsi="Sabon-Roman" w:cs="Sabon-Roman"/>
          <w:szCs w:val="20"/>
        </w:rPr>
        <w:lastRenderedPageBreak/>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AB3F56">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id":"ITEM-1","issue":"9","issued":{"date-parts":[["2019"]]},"page":"1689-1699","title":"Historical Review of Epidemic Theory","type":"article-journal","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9691F">
        <w:instrText>ADDIN CSL_CITATION {"citationItems":[{"id":"ITEM-1","itemData":{"DOI":"10.2105/AJPH.86.5.630","ISSN":"00900036","PMID":"8629711","author":[{"dropping-particle":"","family":"Koopman","given":"J. S.","non-dropping-particle":"","parse-names":false,"suffix":""}],"container-title":"American journal of public health","id":"ITEM-1","issue":"5","issued":{"date-parts":[["1996"]]},"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D92DB4">
        <w:instrText>ADDIN CSL_CITATION {"citationItems":[{"id":"ITEM-1","itemData":{"DOI":"10.17226/10636","ISBN":"9780309088640","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title":"Microbial Threats to Health","type":"article-journal"},"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588A3311" w14:textId="544A7686" w:rsidR="00D40ADB" w:rsidRDefault="000302AB" w:rsidP="00883B9E">
      <w:pPr>
        <w:ind w:firstLine="360"/>
        <w:jc w:val="both"/>
      </w:pPr>
      <w:r>
        <w:t xml:space="preserve">Sutton explains RL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9273B0">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Decision Theory Models for Applications in Artificial Intelligence: Concepts and Solutions","id":"ITEM-1","issued":{"date-parts":[["2011"]]},"page":"63-80","title":"An introduction to reinforcement learning","type":"article"},"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0142FD">
        <w:t xml:space="preserve"> The learner doesn’t</w:t>
      </w:r>
      <w:r w:rsidR="00036139">
        <w:t xml:space="preserve"> get any</w:t>
      </w:r>
      <w:r w:rsidR="000142FD">
        <w:t xml:space="preserve"> 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883B9E" w:rsidRPr="00883B9E">
        <w:t xml:space="preserve"> </w:t>
      </w:r>
      <w:r w:rsidR="00883B9E">
        <w:t>Thus, the proess consist of trial-and-error search.</w:t>
      </w:r>
    </w:p>
    <w:p w14:paraId="70741519" w14:textId="7BE98DFF" w:rsidR="00980005" w:rsidRDefault="00D40ADB" w:rsidP="00980005">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F650A7">
        <w:instrText>ADDIN CSL_CITATION {"citationItems":[{"id":"ITEM-1","itemData":{"DOI":"10.1098/rstb.2018.0277","ISBN":"0000000152518","ISSN":"14712970","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 This article is part of the theme issue 'Modelling infectious disease outbreaks in humans, animals and plants: epidemic forecasting and control'. This theme issue is linked with the earlier issue 'Modelling infectious disease outbreaks in humans, animals and plants: approaches and important themes'.","author":[{"dropping-particle":"","family":"Probert","given":"W. J.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2C5BA1">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883B9E">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 and the task is finding the optimal intervention strategy in 3 categories: preventive inverventions, treatment of disease and reduce-transmission interventions.</w:t>
      </w:r>
      <w:r w:rsidR="00255672" w:rsidRPr="00255672">
        <w:t xml:space="preserve"> </w:t>
      </w:r>
      <w:r w:rsidR="00255672">
        <w:t xml:space="preserve">The state includes infection rates, reproducibility etc. besides whether they are susceptible, infected or recovered. The action set includes mask-wearing, social distancing, contact tracing, closing schools, </w:t>
      </w:r>
      <w:r w:rsidR="00255672">
        <w:lastRenderedPageBreak/>
        <w:t>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255672">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w:t>
      </w:r>
      <w:r w:rsidR="00255672">
        <w:t xml:space="preserve"> abstractly representing </w:t>
      </w:r>
      <w:r w:rsidR="00255672">
        <w:t xml:space="preserve">mask-wearing or social distancing, our task was </w:t>
      </w:r>
      <w:r w:rsidR="00260219">
        <w:t>physically show that agents can create</w:t>
      </w:r>
      <w:r w:rsidR="00255672">
        <w:t xml:space="preserve"> these actions by the</w:t>
      </w:r>
      <w:r w:rsidR="00260219">
        <w:t>ir own</w:t>
      </w:r>
      <w:bookmarkStart w:id="7" w:name="_GoBack"/>
      <w:bookmarkEnd w:id="7"/>
      <w:r w:rsidR="00255672">
        <w:t>.</w:t>
      </w:r>
    </w:p>
    <w:p w14:paraId="58E5BAAD" w14:textId="77777777" w:rsidR="00980005" w:rsidRDefault="00980005" w:rsidP="00255672">
      <w:pPr>
        <w:jc w:val="both"/>
      </w:pPr>
    </w:p>
    <w:p w14:paraId="6826B487" w14:textId="77777777" w:rsidR="00980005" w:rsidRDefault="00980005" w:rsidP="00980005">
      <w:pPr>
        <w:ind w:firstLine="360"/>
        <w:jc w:val="both"/>
      </w:pPr>
    </w:p>
    <w:p w14:paraId="0732967B" w14:textId="77777777" w:rsidR="00980005" w:rsidRDefault="00980005" w:rsidP="00980005">
      <w:pPr>
        <w:ind w:firstLine="360"/>
        <w:jc w:val="both"/>
      </w:pPr>
    </w:p>
    <w:p w14:paraId="7B4654B2" w14:textId="77777777" w:rsidR="00980005" w:rsidRDefault="00980005" w:rsidP="00980005">
      <w:pPr>
        <w:ind w:firstLine="360"/>
        <w:jc w:val="both"/>
      </w:pPr>
    </w:p>
    <w:p w14:paraId="3E756528" w14:textId="77777777" w:rsidR="00980005" w:rsidRDefault="00980005" w:rsidP="00980005">
      <w:pPr>
        <w:ind w:firstLine="360"/>
        <w:jc w:val="both"/>
      </w:pPr>
    </w:p>
    <w:p w14:paraId="4DE071C3" w14:textId="77777777" w:rsidR="00980005" w:rsidRDefault="00980005" w:rsidP="00980005">
      <w:pPr>
        <w:ind w:firstLine="360"/>
        <w:jc w:val="both"/>
      </w:pPr>
    </w:p>
    <w:p w14:paraId="13C11578" w14:textId="38B68A32" w:rsidR="00946EB2" w:rsidRDefault="00946EB2" w:rsidP="00980005">
      <w:pPr>
        <w:ind w:firstLine="360"/>
        <w:jc w:val="both"/>
      </w:pPr>
      <w:r>
        <w:t>Reinforcement learning designing an epidemic environment</w:t>
      </w:r>
    </w:p>
    <w:p w14:paraId="5B6EA239" w14:textId="5C70585F" w:rsidR="00946EB2" w:rsidRDefault="00946EB2" w:rsidP="00260219">
      <w:pPr>
        <w:pStyle w:val="ListParagraph"/>
      </w:pPr>
      <w:r>
        <w:t>Multi-agent Environment</w:t>
      </w:r>
    </w:p>
    <w:p w14:paraId="7DD34E01" w14:textId="6E8BA75F" w:rsidR="00E22550" w:rsidRDefault="00946EB2" w:rsidP="00260219">
      <w:pPr>
        <w:pStyle w:val="ListParagraph"/>
      </w:pPr>
      <w:r>
        <w:t>Cooperative Multi-Agent Literature</w:t>
      </w:r>
      <w:r w:rsidR="00E22550" w:rsidRPr="00E22550">
        <w:t xml:space="preserve"> </w:t>
      </w:r>
    </w:p>
    <w:p w14:paraId="7EA0CE76" w14:textId="12F78487" w:rsidR="00260219" w:rsidRPr="00260219" w:rsidRDefault="00260219" w:rsidP="00260219">
      <w:pPr>
        <w:pStyle w:val="ListParagraph"/>
      </w:pPr>
      <w:r>
        <w:t xml:space="preserve">Unity </w:t>
      </w:r>
    </w:p>
    <w:p w14:paraId="40902A99" w14:textId="739943D1" w:rsidR="00E22550" w:rsidRDefault="00E22550" w:rsidP="00260219">
      <w:pPr>
        <w:pStyle w:val="ListParagraph"/>
      </w:pPr>
      <w:r>
        <w:t>Social Distancing – Hayvanlarda da var, psikolojide mantıklı</w:t>
      </w:r>
    </w:p>
    <w:p w14:paraId="59CBA335" w14:textId="4BD2203A" w:rsidR="00E22550" w:rsidRPr="00E22550" w:rsidRDefault="00E22550" w:rsidP="00260219">
      <w:pPr>
        <w:pStyle w:val="ListParagraph"/>
      </w:pPr>
      <w:r>
        <w:t>Niye flocking gibi algoritmalar kullanmıyorum. – Aslında burada yine agent-based modellingde AI’ın önemini vurgulamış olucam.</w:t>
      </w:r>
    </w:p>
    <w:p w14:paraId="5CFB1518" w14:textId="042119D2" w:rsidR="00946EB2" w:rsidRDefault="00946EB2" w:rsidP="00A00391">
      <w:pPr>
        <w:ind w:left="720"/>
        <w:jc w:val="both"/>
      </w:pPr>
    </w:p>
    <w:p w14:paraId="1167D19A" w14:textId="429BC7FD" w:rsidR="00946EB2" w:rsidRDefault="00946EB2" w:rsidP="00A00391">
      <w:pPr>
        <w:ind w:firstLine="360"/>
        <w:jc w:val="both"/>
      </w:pPr>
    </w:p>
    <w:p w14:paraId="087DAA66" w14:textId="77777777" w:rsidR="0080081E" w:rsidRDefault="0080081E" w:rsidP="00A00391">
      <w:pPr>
        <w:ind w:firstLine="360"/>
        <w:jc w:val="both"/>
      </w:pPr>
    </w:p>
    <w:p w14:paraId="7E4007C2" w14:textId="20AC2E6C" w:rsidR="007B34D2" w:rsidRDefault="00EA5391" w:rsidP="00A00391">
      <w:pPr>
        <w:ind w:firstLine="360"/>
        <w:jc w:val="both"/>
      </w:pPr>
      <w:r>
        <w:t>Social Distancting hakkında bir şeyler</w:t>
      </w:r>
      <w:r w:rsidR="00F35206">
        <w:t xml:space="preserve"> -hayvanlarda da görülüyor. Ödül ceza sistemine göre </w:t>
      </w:r>
      <w:r w:rsidR="00C954B8">
        <w:t xml:space="preserve"> RL.</w:t>
      </w:r>
    </w:p>
    <w:p w14:paraId="21E14224" w14:textId="74652AE5" w:rsidR="00EA5391" w:rsidRPr="00EB6429" w:rsidRDefault="00EA5391" w:rsidP="00A00391">
      <w:pPr>
        <w:jc w:val="both"/>
        <w:rPr>
          <w:lang w:val="tr-TR"/>
        </w:rPr>
      </w:pPr>
    </w:p>
    <w:p w14:paraId="199E0B84" w14:textId="77777777" w:rsidR="00204EA7" w:rsidRDefault="00204EA7" w:rsidP="00A00391">
      <w:pPr>
        <w:jc w:val="both"/>
      </w:pPr>
      <w:r>
        <w:t>Flocking- gibi başka distance ayarlama algoritmaları</w:t>
      </w:r>
    </w:p>
    <w:p w14:paraId="6F9F3B9F" w14:textId="77777777" w:rsidR="00204EA7" w:rsidRDefault="00204EA7" w:rsidP="00A00391">
      <w:pPr>
        <w:jc w:val="both"/>
      </w:pPr>
      <w:r>
        <w:t>Flocking</w:t>
      </w:r>
    </w:p>
    <w:p w14:paraId="3349DC40" w14:textId="4ACE83B3" w:rsidR="008858B3" w:rsidRDefault="008858B3" w:rsidP="00A00391">
      <w:pPr>
        <w:jc w:val="both"/>
      </w:pPr>
      <w:r>
        <w:t>Early work explored</w:t>
      </w:r>
    </w:p>
    <w:p w14:paraId="3F7A08FA" w14:textId="1E87F1A3" w:rsidR="008858B3" w:rsidRDefault="008858B3" w:rsidP="00A00391">
      <w:pPr>
        <w:jc w:val="both"/>
      </w:pPr>
      <w:r>
        <w:t>Was further explored</w:t>
      </w:r>
    </w:p>
    <w:p w14:paraId="604DBA6D" w14:textId="30182E20" w:rsidR="008858B3" w:rsidRDefault="008858B3" w:rsidP="00A00391">
      <w:pPr>
        <w:jc w:val="both"/>
      </w:pPr>
      <w:r>
        <w:t>More recent work attempted</w:t>
      </w:r>
    </w:p>
    <w:p w14:paraId="2AAE443D" w14:textId="5C90566B" w:rsidR="008858B3" w:rsidRPr="008858B3" w:rsidRDefault="008858B3" w:rsidP="00A00391">
      <w:pPr>
        <w:jc w:val="both"/>
      </w:pPr>
      <w:r>
        <w:t>In the context of Multi agent</w:t>
      </w:r>
    </w:p>
    <w:p w14:paraId="2AC808B3" w14:textId="77777777" w:rsidR="008858B3" w:rsidRDefault="008858B3" w:rsidP="00A00391">
      <w:pPr>
        <w:jc w:val="both"/>
      </w:pPr>
      <w:r>
        <w:t>Multi agent (cooperation) -Food Collection</w:t>
      </w:r>
    </w:p>
    <w:p w14:paraId="46A6C437" w14:textId="15F1CB4D" w:rsidR="008858B3" w:rsidRDefault="00CE0DFC" w:rsidP="00A00391">
      <w:pPr>
        <w:jc w:val="both"/>
      </w:pPr>
      <w:r>
        <w:t>Epid</w:t>
      </w:r>
      <w:r w:rsidR="008858B3">
        <w:t>emic Simulation -SIR Model RL in Covid</w:t>
      </w:r>
    </w:p>
    <w:p w14:paraId="1F14CD18" w14:textId="22BD65A6" w:rsidR="00C5338F" w:rsidRDefault="00D1482C" w:rsidP="00847A65">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7843E7">
        <w:instrText>ADDIN CSL_CITATION {"citationItems":[{"id":"ITEM-1","itemData":{"DOI":"10.17226/10636","ISBN":"9780309088640","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title":"Microbial Threats to Health","type":"article-journal"},"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9273B0">
        <w:instrText>ADDIN CSL_CITATION {"citationItems":[{"id":"ITEM-1","itemData":{"DOI":"10.2105/AJPH.86.5.630","ISSN":"00900036","PMID":"8629711","author":[{"dropping-particle":"","family":"Koopman","given":"J. S.","non-dropping-particle":"","parse-names":false,"suffix":""}],"container-title":"American journal of public health","id":"ITEM-1","issue":"5","issued":{"date-parts":[["1996"]]},"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p>
    <w:p w14:paraId="3F0F55FB" w14:textId="0E544014" w:rsidR="00C5338F" w:rsidRPr="00986FEE" w:rsidRDefault="00C5338F" w:rsidP="00A00391">
      <w:pPr>
        <w:pStyle w:val="Heading1"/>
        <w:numPr>
          <w:ilvl w:val="0"/>
          <w:numId w:val="2"/>
        </w:numPr>
        <w:jc w:val="both"/>
      </w:pPr>
      <w:bookmarkStart w:id="8" w:name="_Toc48663796"/>
      <w:r>
        <w:lastRenderedPageBreak/>
        <w:t>METHODOLOGY</w:t>
      </w:r>
      <w:bookmarkEnd w:id="8"/>
    </w:p>
    <w:p w14:paraId="7E1D3E6D" w14:textId="3DDA6CB2" w:rsidR="00627D24" w:rsidRDefault="00986FEE" w:rsidP="00260219">
      <w:pPr>
        <w:pStyle w:val="ListParagraph"/>
      </w:pPr>
      <w:bookmarkStart w:id="9" w:name="_Toc48663797"/>
      <w:r w:rsidRPr="00627D24">
        <w:t>SOCIAL DISTANCING</w:t>
      </w:r>
      <w:bookmarkEnd w:id="9"/>
    </w:p>
    <w:p w14:paraId="2F607FDF" w14:textId="4CF79A14" w:rsidR="00627D24" w:rsidRPr="00627D24" w:rsidRDefault="0063015E" w:rsidP="00A00391">
      <w:pPr>
        <w:jc w:val="both"/>
      </w:pPr>
      <w:r>
        <w:t>Social distancing’in mekanizmasını anlat. Proximity mechanism</w:t>
      </w:r>
    </w:p>
    <w:p w14:paraId="052B9F08" w14:textId="2626BA74" w:rsidR="00627D24" w:rsidRDefault="00766664" w:rsidP="00260219">
      <w:pPr>
        <w:pStyle w:val="ListParagraph"/>
      </w:pPr>
      <w:bookmarkStart w:id="10" w:name="_Toc48663798"/>
      <w:r w:rsidRPr="00627D24">
        <w:t>THEORETICAL FRAMEWORK</w:t>
      </w:r>
      <w:bookmarkEnd w:id="10"/>
    </w:p>
    <w:p w14:paraId="345C687E" w14:textId="203283D1" w:rsidR="00AE51D4" w:rsidRPr="00627D24" w:rsidRDefault="00AE51D4" w:rsidP="00A00391">
      <w:pPr>
        <w:ind w:left="360" w:hanging="360"/>
        <w:jc w:val="both"/>
      </w:pPr>
      <w:r w:rsidRPr="00AE51D4">
        <w:t>The theoretical framework is the structure that can hold or support a theory of a research study. The theoretical framework introduces and describes the theory which explains why the research problem under study exists.</w:t>
      </w:r>
    </w:p>
    <w:p w14:paraId="1D6CD529" w14:textId="675890BE" w:rsidR="00627D24" w:rsidRDefault="00766664" w:rsidP="00260219">
      <w:pPr>
        <w:pStyle w:val="ListParagraph"/>
      </w:pPr>
      <w:bookmarkStart w:id="11" w:name="_Toc48663799"/>
      <w:r w:rsidRPr="00627D24">
        <w:t>RESEARCH DESIGN</w:t>
      </w:r>
      <w:bookmarkEnd w:id="11"/>
    </w:p>
    <w:p w14:paraId="4BB5A4CF" w14:textId="70A830D4" w:rsidR="00E51280" w:rsidRPr="00E51280" w:rsidRDefault="00E51280" w:rsidP="00A00391">
      <w:pPr>
        <w:jc w:val="both"/>
      </w:pPr>
      <w:r>
        <w:t xml:space="preserve">RL can be roughly divided into </w:t>
      </w:r>
      <w:r w:rsidR="009E7216">
        <w:t>Model-free and Model-based methods. In Model-based methods</w:t>
      </w:r>
      <w:r w:rsidR="00F8029C">
        <w:t xml:space="preserve">, researcher define a cost function to </w:t>
      </w:r>
    </w:p>
    <w:p w14:paraId="733A56BD" w14:textId="04C897C1" w:rsidR="00627D24" w:rsidRDefault="009068D4" w:rsidP="00A00391">
      <w:pPr>
        <w:jc w:val="both"/>
      </w:pPr>
      <w:r>
        <w:t>Environment for Epidemic Control</w:t>
      </w:r>
    </w:p>
    <w:p w14:paraId="1E7281B6" w14:textId="201613CC" w:rsidR="00033DD3" w:rsidRDefault="00033DD3" w:rsidP="00A00391">
      <w:pPr>
        <w:jc w:val="both"/>
      </w:pPr>
      <w:r>
        <w:t xml:space="preserve">Önce </w:t>
      </w:r>
      <w:r w:rsidR="00445EBE">
        <w:t>single-agent çalıştırdım.</w:t>
      </w:r>
    </w:p>
    <w:p w14:paraId="0A024ADC" w14:textId="5FC45B83" w:rsidR="00445EBE" w:rsidRPr="00627D24" w:rsidRDefault="00445EBE" w:rsidP="00A00391">
      <w:pPr>
        <w:jc w:val="both"/>
      </w:pPr>
      <w:r>
        <w:t xml:space="preserve">RewardCube ekledim. </w:t>
      </w:r>
    </w:p>
    <w:p w14:paraId="3D0DB8C4" w14:textId="77777777" w:rsidR="0063015E" w:rsidRDefault="00C57335" w:rsidP="00260219">
      <w:pPr>
        <w:pStyle w:val="ListParagraph"/>
      </w:pPr>
      <w:bookmarkStart w:id="12" w:name="_Toc48663800"/>
      <w:r w:rsidRPr="00627D24">
        <w:t>POLICY OPTIMIZATION</w:t>
      </w:r>
      <w:bookmarkEnd w:id="12"/>
    </w:p>
    <w:p w14:paraId="2CB882DF" w14:textId="28A0D4BA" w:rsidR="00627D24" w:rsidRPr="00627D24" w:rsidRDefault="00627D24" w:rsidP="00A00391">
      <w:pPr>
        <w:jc w:val="both"/>
      </w:pPr>
      <w:r w:rsidRPr="00627D24">
        <w:t>Agent policies are optimized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 neural network as an output.  In other words, agents share the same policy parameters but act and observe independently as each of them were in different states.</w:t>
      </w:r>
      <w:r w:rsidRPr="00627D24">
        <w:tab/>
      </w:r>
    </w:p>
    <w:p w14:paraId="7C8F8DEB" w14:textId="77777777" w:rsidR="00627D24" w:rsidRPr="00627D24" w:rsidRDefault="00627D24" w:rsidP="00A00391">
      <w:pPr>
        <w:jc w:val="both"/>
      </w:pPr>
    </w:p>
    <w:p w14:paraId="756DAE16" w14:textId="364F3861" w:rsidR="00AF649B" w:rsidRDefault="00766664" w:rsidP="00A00391">
      <w:pPr>
        <w:pStyle w:val="Heading1"/>
        <w:numPr>
          <w:ilvl w:val="0"/>
          <w:numId w:val="2"/>
        </w:numPr>
        <w:jc w:val="both"/>
      </w:pPr>
      <w:bookmarkStart w:id="13" w:name="_Toc48663801"/>
      <w:r w:rsidRPr="00766664">
        <w:t>RESULTS</w:t>
      </w:r>
      <w:bookmarkEnd w:id="13"/>
    </w:p>
    <w:p w14:paraId="18329F0F" w14:textId="77777777" w:rsidR="00055100" w:rsidRPr="00055100" w:rsidRDefault="00055100" w:rsidP="00A00391">
      <w:pPr>
        <w:jc w:val="both"/>
      </w:pPr>
    </w:p>
    <w:p w14:paraId="424B8E21" w14:textId="29002752" w:rsidR="00AF649B" w:rsidRDefault="00766664" w:rsidP="00A00391">
      <w:pPr>
        <w:pStyle w:val="Heading1"/>
        <w:numPr>
          <w:ilvl w:val="0"/>
          <w:numId w:val="2"/>
        </w:numPr>
        <w:jc w:val="both"/>
      </w:pPr>
      <w:bookmarkStart w:id="14" w:name="_Toc48663802"/>
      <w:r w:rsidRPr="00766664">
        <w:t>DISCUSSION</w:t>
      </w:r>
      <w:r w:rsidR="00C5338F">
        <w:t xml:space="preserve"> AND CONCLUSION</w:t>
      </w:r>
      <w:bookmarkEnd w:id="14"/>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7A8AB5CF" w:rsidR="00A41A84" w:rsidRPr="00BE5D42" w:rsidRDefault="00A41A84" w:rsidP="00A00391">
      <w:pPr>
        <w:ind w:firstLine="360"/>
        <w:jc w:val="both"/>
      </w:pPr>
      <w:r>
        <w:t xml:space="preserve">Our results with epidemic simulation should be viewed as a proof of concept showing </w:t>
      </w:r>
      <w:r w:rsidR="00CD000B">
        <w:t>a agent-based simulation with reinforcement learning can be use to assist decision makers</w:t>
      </w:r>
      <w:r w:rsidR="008215BA">
        <w:t xml:space="preserve"> during the epidemic</w:t>
      </w:r>
      <w:r w:rsidR="0077114D">
        <w:t>.</w:t>
      </w:r>
    </w:p>
    <w:p w14:paraId="72710A0E" w14:textId="160F1B79" w:rsidR="00AF649B" w:rsidRDefault="00766664" w:rsidP="00B24C2A">
      <w:pPr>
        <w:pStyle w:val="Heading1"/>
        <w:numPr>
          <w:ilvl w:val="0"/>
          <w:numId w:val="2"/>
        </w:numPr>
      </w:pPr>
      <w:bookmarkStart w:id="15" w:name="_Toc48663803"/>
      <w:r w:rsidRPr="00766664">
        <w:t>REFERENCES</w:t>
      </w:r>
      <w:bookmarkEnd w:id="15"/>
    </w:p>
    <w:p w14:paraId="2E67F3F9" w14:textId="5597876A" w:rsidR="00883B9E" w:rsidRPr="00883B9E" w:rsidRDefault="00F5774A" w:rsidP="00883B9E">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883B9E" w:rsidRPr="00883B9E">
        <w:rPr>
          <w:rFonts w:cs="Times New Roman"/>
          <w:noProof/>
          <w:szCs w:val="24"/>
        </w:rPr>
        <w:t>[1]</w:t>
      </w:r>
      <w:r w:rsidR="00883B9E" w:rsidRPr="00883B9E">
        <w:rPr>
          <w:rFonts w:cs="Times New Roman"/>
          <w:noProof/>
          <w:szCs w:val="24"/>
        </w:rPr>
        <w:tab/>
        <w:t xml:space="preserve">N. S. Punn, S. K. Sonbhadra, and S. Agarwal, “COVID-19 Epidemic Analysis using Machine Learning and Deep Learning Algorithms,” </w:t>
      </w:r>
      <w:r w:rsidR="00883B9E" w:rsidRPr="00883B9E">
        <w:rPr>
          <w:rFonts w:cs="Times New Roman"/>
          <w:i/>
          <w:iCs/>
          <w:noProof/>
          <w:szCs w:val="24"/>
        </w:rPr>
        <w:t>medRxiv</w:t>
      </w:r>
      <w:r w:rsidR="00883B9E" w:rsidRPr="00883B9E">
        <w:rPr>
          <w:rFonts w:cs="Times New Roman"/>
          <w:noProof/>
          <w:szCs w:val="24"/>
        </w:rPr>
        <w:t>, p. 2020.04.08.20057679, 2020.</w:t>
      </w:r>
    </w:p>
    <w:p w14:paraId="650755B8"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lastRenderedPageBreak/>
        <w:t>[2]</w:t>
      </w:r>
      <w:r w:rsidRPr="00883B9E">
        <w:rPr>
          <w:rFonts w:cs="Times New Roman"/>
          <w:noProof/>
          <w:szCs w:val="24"/>
        </w:rPr>
        <w:tab/>
        <w:t xml:space="preserve">A. Yañez, C. Hayes, and F. Glavin, “Towards the control of epidemic spread: Designing reinforcement learning environments,” </w:t>
      </w:r>
      <w:r w:rsidRPr="00883B9E">
        <w:rPr>
          <w:rFonts w:cs="Times New Roman"/>
          <w:i/>
          <w:iCs/>
          <w:noProof/>
          <w:szCs w:val="24"/>
        </w:rPr>
        <w:t>CEUR Workshop Proc.</w:t>
      </w:r>
      <w:r w:rsidRPr="00883B9E">
        <w:rPr>
          <w:rFonts w:cs="Times New Roman"/>
          <w:noProof/>
          <w:szCs w:val="24"/>
        </w:rPr>
        <w:t>, vol. 2563, pp. 188–199, 2019.</w:t>
      </w:r>
    </w:p>
    <w:p w14:paraId="657071DF"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3]</w:t>
      </w:r>
      <w:r w:rsidRPr="00883B9E">
        <w:rPr>
          <w:rFonts w:cs="Times New Roman"/>
          <w:noProof/>
          <w:szCs w:val="24"/>
        </w:rPr>
        <w:tab/>
        <w:t xml:space="preserve">B. Baker </w:t>
      </w:r>
      <w:r w:rsidRPr="00883B9E">
        <w:rPr>
          <w:rFonts w:cs="Times New Roman"/>
          <w:i/>
          <w:iCs/>
          <w:noProof/>
          <w:szCs w:val="24"/>
        </w:rPr>
        <w:t>et al.</w:t>
      </w:r>
      <w:r w:rsidRPr="00883B9E">
        <w:rPr>
          <w:rFonts w:cs="Times New Roman"/>
          <w:noProof/>
          <w:szCs w:val="24"/>
        </w:rPr>
        <w:t>, “Emergent Tool Use From Multi-Agent Autocurricula,” 2019.</w:t>
      </w:r>
    </w:p>
    <w:p w14:paraId="25CD65C9"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4]</w:t>
      </w:r>
      <w:r w:rsidRPr="00883B9E">
        <w:rPr>
          <w:rFonts w:cs="Times New Roman"/>
          <w:noProof/>
          <w:szCs w:val="24"/>
        </w:rPr>
        <w:tab/>
        <w:t xml:space="preserve">O. Bent, S. L. Remy, S. Roberts, and A. Walcott-Bryant, “Novel exploration techniques (NETs) for malaria policy interventions,” </w:t>
      </w:r>
      <w:r w:rsidRPr="00883B9E">
        <w:rPr>
          <w:rFonts w:cs="Times New Roman"/>
          <w:i/>
          <w:iCs/>
          <w:noProof/>
          <w:szCs w:val="24"/>
        </w:rPr>
        <w:t>32nd AAAI Conf. Artif. Intell. AAAI 2018</w:t>
      </w:r>
      <w:r w:rsidRPr="00883B9E">
        <w:rPr>
          <w:rFonts w:cs="Times New Roman"/>
          <w:noProof/>
          <w:szCs w:val="24"/>
        </w:rPr>
        <w:t>, pp. 7735–7740, 2018.</w:t>
      </w:r>
    </w:p>
    <w:p w14:paraId="53C68777"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5]</w:t>
      </w:r>
      <w:r w:rsidRPr="00883B9E">
        <w:rPr>
          <w:rFonts w:cs="Times New Roman"/>
          <w:noProof/>
          <w:szCs w:val="24"/>
        </w:rPr>
        <w:tab/>
        <w:t xml:space="preserve">B. C. Perley, “Programming Language Maintenance,” </w:t>
      </w:r>
      <w:r w:rsidRPr="00883B9E">
        <w:rPr>
          <w:rFonts w:cs="Times New Roman"/>
          <w:i/>
          <w:iCs/>
          <w:noProof/>
          <w:szCs w:val="24"/>
        </w:rPr>
        <w:t>Defying Maliseet Lang. Death</w:t>
      </w:r>
      <w:r w:rsidRPr="00883B9E">
        <w:rPr>
          <w:rFonts w:cs="Times New Roman"/>
          <w:noProof/>
          <w:szCs w:val="24"/>
        </w:rPr>
        <w:t>, pp. 63–84, 2017.</w:t>
      </w:r>
    </w:p>
    <w:p w14:paraId="0247C9F5"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6]</w:t>
      </w:r>
      <w:r w:rsidRPr="00883B9E">
        <w:rPr>
          <w:rFonts w:cs="Times New Roman"/>
          <w:noProof/>
          <w:szCs w:val="24"/>
        </w:rPr>
        <w:tab/>
        <w:t xml:space="preserve">E. C. Mark S. Smolinski, Margaret A. Hamburg, and Joshua Lederberg,  on E. M. T. to H. in the 21st C. B. on Global, and H. I. of Medicine, “Microbial Threats to Health,” </w:t>
      </w:r>
      <w:r w:rsidRPr="00883B9E">
        <w:rPr>
          <w:rFonts w:cs="Times New Roman"/>
          <w:i/>
          <w:iCs/>
          <w:noProof/>
          <w:szCs w:val="24"/>
        </w:rPr>
        <w:t>Microb. Threat. to Heal.</w:t>
      </w:r>
      <w:r w:rsidRPr="00883B9E">
        <w:rPr>
          <w:rFonts w:cs="Times New Roman"/>
          <w:noProof/>
          <w:szCs w:val="24"/>
        </w:rPr>
        <w:t>, 2003.</w:t>
      </w:r>
    </w:p>
    <w:p w14:paraId="171B7ACC"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7]</w:t>
      </w:r>
      <w:r w:rsidRPr="00883B9E">
        <w:rPr>
          <w:rFonts w:cs="Times New Roman"/>
          <w:noProof/>
          <w:szCs w:val="24"/>
        </w:rPr>
        <w:tab/>
        <w:t xml:space="preserve">B. Zeigler, A. Muzy, and L. Yilmaz, “Artificial Intelligence in Modeling and Simulation,” </w:t>
      </w:r>
      <w:r w:rsidRPr="00883B9E">
        <w:rPr>
          <w:rFonts w:cs="Times New Roman"/>
          <w:i/>
          <w:iCs/>
          <w:noProof/>
          <w:szCs w:val="24"/>
        </w:rPr>
        <w:t>Encycl. Complex. Syst. Sci.</w:t>
      </w:r>
      <w:r w:rsidRPr="00883B9E">
        <w:rPr>
          <w:rFonts w:cs="Times New Roman"/>
          <w:noProof/>
          <w:szCs w:val="24"/>
        </w:rPr>
        <w:t>, pp. 344–368, 2009.</w:t>
      </w:r>
    </w:p>
    <w:p w14:paraId="14429FD5"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8]</w:t>
      </w:r>
      <w:r w:rsidRPr="00883B9E">
        <w:rPr>
          <w:rFonts w:cs="Times New Roman"/>
          <w:noProof/>
          <w:szCs w:val="24"/>
        </w:rPr>
        <w:tab/>
        <w:t xml:space="preserve">B. Osiński </w:t>
      </w:r>
      <w:r w:rsidRPr="00883B9E">
        <w:rPr>
          <w:rFonts w:cs="Times New Roman"/>
          <w:i/>
          <w:iCs/>
          <w:noProof/>
          <w:szCs w:val="24"/>
        </w:rPr>
        <w:t>et al.</w:t>
      </w:r>
      <w:r w:rsidRPr="00883B9E">
        <w:rPr>
          <w:rFonts w:cs="Times New Roman"/>
          <w:noProof/>
          <w:szCs w:val="24"/>
        </w:rPr>
        <w:t>, “Simulation-based reinforcement learning for real-world autonomous driving,” 2019.</w:t>
      </w:r>
    </w:p>
    <w:p w14:paraId="5AFA6FF1"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9]</w:t>
      </w:r>
      <w:r w:rsidRPr="00883B9E">
        <w:rPr>
          <w:rFonts w:cs="Times New Roman"/>
          <w:noProof/>
          <w:szCs w:val="24"/>
        </w:rPr>
        <w:tab/>
        <w:t xml:space="preserve">Dietz and H. JAP, “Bernoulli was ahead of modern epidemiology,” </w:t>
      </w:r>
      <w:r w:rsidRPr="00883B9E">
        <w:rPr>
          <w:rFonts w:cs="Times New Roman"/>
          <w:i/>
          <w:iCs/>
          <w:noProof/>
          <w:szCs w:val="24"/>
        </w:rPr>
        <w:t>Nature</w:t>
      </w:r>
      <w:r w:rsidRPr="00883B9E">
        <w:rPr>
          <w:rFonts w:cs="Times New Roman"/>
          <w:noProof/>
          <w:szCs w:val="24"/>
        </w:rPr>
        <w:t>, 2000.</w:t>
      </w:r>
    </w:p>
    <w:p w14:paraId="54A547EB"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0]</w:t>
      </w:r>
      <w:r w:rsidRPr="00883B9E">
        <w:rPr>
          <w:rFonts w:cs="Times New Roman"/>
          <w:noProof/>
          <w:szCs w:val="24"/>
        </w:rPr>
        <w:tab/>
        <w:t>Robert E. Serfling, “Historical Review of Epidemic Theory,” vol. 53, no. 9, pp. 1689–1699, 2019.</w:t>
      </w:r>
    </w:p>
    <w:p w14:paraId="63C4D444"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1]</w:t>
      </w:r>
      <w:r w:rsidRPr="00883B9E">
        <w:rPr>
          <w:rFonts w:cs="Times New Roman"/>
          <w:noProof/>
          <w:szCs w:val="24"/>
        </w:rPr>
        <w:tab/>
        <w:t xml:space="preserve">J. S. Koopman, “Emerging objectives and methods in epidemiology.,” </w:t>
      </w:r>
      <w:r w:rsidRPr="00883B9E">
        <w:rPr>
          <w:rFonts w:cs="Times New Roman"/>
          <w:i/>
          <w:iCs/>
          <w:noProof/>
          <w:szCs w:val="24"/>
        </w:rPr>
        <w:t>Am. J. Public Health</w:t>
      </w:r>
      <w:r w:rsidRPr="00883B9E">
        <w:rPr>
          <w:rFonts w:cs="Times New Roman"/>
          <w:noProof/>
          <w:szCs w:val="24"/>
        </w:rPr>
        <w:t>, vol. 86, no. 5, pp. 630–632, 1996.</w:t>
      </w:r>
    </w:p>
    <w:p w14:paraId="11102300"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2]</w:t>
      </w:r>
      <w:r w:rsidRPr="00883B9E">
        <w:rPr>
          <w:rFonts w:cs="Times New Roman"/>
          <w:noProof/>
          <w:szCs w:val="24"/>
        </w:rPr>
        <w:tab/>
        <w:t xml:space="preserve">S. A. Hofmeyr and S. Forrest, “Architecture for an artificial immune system.,” </w:t>
      </w:r>
      <w:r w:rsidRPr="00883B9E">
        <w:rPr>
          <w:rFonts w:cs="Times New Roman"/>
          <w:i/>
          <w:iCs/>
          <w:noProof/>
          <w:szCs w:val="24"/>
        </w:rPr>
        <w:t>Evol. Comput.</w:t>
      </w:r>
      <w:r w:rsidRPr="00883B9E">
        <w:rPr>
          <w:rFonts w:cs="Times New Roman"/>
          <w:noProof/>
          <w:szCs w:val="24"/>
        </w:rPr>
        <w:t>, vol. 8, no. 4, pp. 443–473, 2000.</w:t>
      </w:r>
    </w:p>
    <w:p w14:paraId="331B78DD"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3]</w:t>
      </w:r>
      <w:r w:rsidRPr="00883B9E">
        <w:rPr>
          <w:rFonts w:cs="Times New Roman"/>
          <w:noProof/>
          <w:szCs w:val="24"/>
        </w:rPr>
        <w:tab/>
        <w:t xml:space="preserve">M. Shatnawi, S. Lazarova-Molnar, and N. Zaki, “Modeling and simulation of epidemic spread: Recent advances,” </w:t>
      </w:r>
      <w:r w:rsidRPr="00883B9E">
        <w:rPr>
          <w:rFonts w:cs="Times New Roman"/>
          <w:i/>
          <w:iCs/>
          <w:noProof/>
          <w:szCs w:val="24"/>
        </w:rPr>
        <w:t>2013 9th Int. Conf. Innov. Inf. Technol. IIT 2013</w:t>
      </w:r>
      <w:r w:rsidRPr="00883B9E">
        <w:rPr>
          <w:rFonts w:cs="Times New Roman"/>
          <w:noProof/>
          <w:szCs w:val="24"/>
        </w:rPr>
        <w:t>, no. March, pp. 118–123, 2013.</w:t>
      </w:r>
    </w:p>
    <w:p w14:paraId="3FF88329"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4]</w:t>
      </w:r>
      <w:r w:rsidRPr="00883B9E">
        <w:rPr>
          <w:rFonts w:cs="Times New Roman"/>
          <w:noProof/>
          <w:szCs w:val="24"/>
        </w:rPr>
        <w:tab/>
        <w:t xml:space="preserve">S. Richard and A. G. Barto, “An introduction to reinforcement learning,” </w:t>
      </w:r>
      <w:r w:rsidRPr="00883B9E">
        <w:rPr>
          <w:rFonts w:cs="Times New Roman"/>
          <w:i/>
          <w:iCs/>
          <w:noProof/>
          <w:szCs w:val="24"/>
        </w:rPr>
        <w:t>Decision Theory Models for Applications in Artificial Intelligence: Concepts and Solutions</w:t>
      </w:r>
      <w:r w:rsidRPr="00883B9E">
        <w:rPr>
          <w:rFonts w:cs="Times New Roman"/>
          <w:noProof/>
          <w:szCs w:val="24"/>
        </w:rPr>
        <w:t>. pp. 63–80, 2011.</w:t>
      </w:r>
    </w:p>
    <w:p w14:paraId="3BCCA3AC"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5]</w:t>
      </w:r>
      <w:r w:rsidRPr="00883B9E">
        <w:rPr>
          <w:rFonts w:cs="Times New Roman"/>
          <w:noProof/>
          <w:szCs w:val="24"/>
        </w:rPr>
        <w:tab/>
        <w:t xml:space="preserve">W. J. M. Probert </w:t>
      </w:r>
      <w:r w:rsidRPr="00883B9E">
        <w:rPr>
          <w:rFonts w:cs="Times New Roman"/>
          <w:i/>
          <w:iCs/>
          <w:noProof/>
          <w:szCs w:val="24"/>
        </w:rPr>
        <w:t>et al.</w:t>
      </w:r>
      <w:r w:rsidRPr="00883B9E">
        <w:rPr>
          <w:rFonts w:cs="Times New Roman"/>
          <w:noProof/>
          <w:szCs w:val="24"/>
        </w:rPr>
        <w:t xml:space="preserve">, “Context matters: Using reinforcement learning to develop human-readable, state-dependent outbreak response policies,” </w:t>
      </w:r>
      <w:r w:rsidRPr="00883B9E">
        <w:rPr>
          <w:rFonts w:cs="Times New Roman"/>
          <w:i/>
          <w:iCs/>
          <w:noProof/>
          <w:szCs w:val="24"/>
        </w:rPr>
        <w:t>Philos. Trans. R. Soc. B Biol. Sci.</w:t>
      </w:r>
      <w:r w:rsidRPr="00883B9E">
        <w:rPr>
          <w:rFonts w:cs="Times New Roman"/>
          <w:noProof/>
          <w:szCs w:val="24"/>
        </w:rPr>
        <w:t>, vol. 374, no. 1776, 2019.</w:t>
      </w:r>
    </w:p>
    <w:p w14:paraId="34AFC6EA"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6]</w:t>
      </w:r>
      <w:r w:rsidRPr="00883B9E">
        <w:rPr>
          <w:rFonts w:cs="Times New Roman"/>
          <w:noProof/>
          <w:szCs w:val="24"/>
        </w:rPr>
        <w:tab/>
        <w:t xml:space="preserve">L. Simonsen, J. R. Gog, D. Olson, and C. Viboud, “Infectious disease surveillance in the big data era: Towards faster and locally relevant systems,” </w:t>
      </w:r>
      <w:r w:rsidRPr="00883B9E">
        <w:rPr>
          <w:rFonts w:cs="Times New Roman"/>
          <w:i/>
          <w:iCs/>
          <w:noProof/>
          <w:szCs w:val="24"/>
        </w:rPr>
        <w:t>J. Infect. Dis.</w:t>
      </w:r>
      <w:r w:rsidRPr="00883B9E">
        <w:rPr>
          <w:rFonts w:cs="Times New Roman"/>
          <w:noProof/>
          <w:szCs w:val="24"/>
        </w:rPr>
        <w:t>, vol. 214, no. Suppl 4, pp. S380–S385, 2016.</w:t>
      </w:r>
    </w:p>
    <w:p w14:paraId="566ED925"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7]</w:t>
      </w:r>
      <w:r w:rsidRPr="00883B9E">
        <w:rPr>
          <w:rFonts w:cs="Times New Roman"/>
          <w:noProof/>
          <w:szCs w:val="24"/>
        </w:rPr>
        <w:tab/>
        <w:t xml:space="preserve">P. Leung and L. T. Tran, “Predicting shrimp disease occurrence: Artificial neural networks vs. logistic regression,” </w:t>
      </w:r>
      <w:r w:rsidRPr="00883B9E">
        <w:rPr>
          <w:rFonts w:cs="Times New Roman"/>
          <w:i/>
          <w:iCs/>
          <w:noProof/>
          <w:szCs w:val="24"/>
        </w:rPr>
        <w:t>Aquaculture</w:t>
      </w:r>
      <w:r w:rsidRPr="00883B9E">
        <w:rPr>
          <w:rFonts w:cs="Times New Roman"/>
          <w:noProof/>
          <w:szCs w:val="24"/>
        </w:rPr>
        <w:t>, vol. 187, no. 1–2, pp. 35–49, 2000.</w:t>
      </w:r>
    </w:p>
    <w:p w14:paraId="758D4DFC" w14:textId="77777777" w:rsidR="00883B9E" w:rsidRPr="00883B9E" w:rsidRDefault="00883B9E" w:rsidP="00883B9E">
      <w:pPr>
        <w:widowControl w:val="0"/>
        <w:autoSpaceDE w:val="0"/>
        <w:autoSpaceDN w:val="0"/>
        <w:adjustRightInd w:val="0"/>
        <w:spacing w:line="240" w:lineRule="auto"/>
        <w:ind w:left="640" w:hanging="640"/>
        <w:rPr>
          <w:rFonts w:cs="Times New Roman"/>
          <w:noProof/>
          <w:szCs w:val="24"/>
        </w:rPr>
      </w:pPr>
      <w:r w:rsidRPr="00883B9E">
        <w:rPr>
          <w:rFonts w:cs="Times New Roman"/>
          <w:noProof/>
          <w:szCs w:val="24"/>
        </w:rPr>
        <w:t>[18]</w:t>
      </w:r>
      <w:r w:rsidRPr="00883B9E">
        <w:rPr>
          <w:rFonts w:cs="Times New Roman"/>
          <w:noProof/>
          <w:szCs w:val="24"/>
        </w:rPr>
        <w:tab/>
        <w:t xml:space="preserve">K. T. D. Eames and M. J. Keeling, “Contact tracing and disease control,” </w:t>
      </w:r>
      <w:r w:rsidRPr="00883B9E">
        <w:rPr>
          <w:rFonts w:cs="Times New Roman"/>
          <w:i/>
          <w:iCs/>
          <w:noProof/>
          <w:szCs w:val="24"/>
        </w:rPr>
        <w:t>Proc. R. Soc. B Biol. Sci.</w:t>
      </w:r>
      <w:r w:rsidRPr="00883B9E">
        <w:rPr>
          <w:rFonts w:cs="Times New Roman"/>
          <w:noProof/>
          <w:szCs w:val="24"/>
        </w:rPr>
        <w:t>, vol. 270, no. 1533, pp. 2565–2571, 2003.</w:t>
      </w:r>
    </w:p>
    <w:p w14:paraId="48F5ABD1" w14:textId="77777777" w:rsidR="00883B9E" w:rsidRPr="00883B9E" w:rsidRDefault="00883B9E" w:rsidP="00883B9E">
      <w:pPr>
        <w:widowControl w:val="0"/>
        <w:autoSpaceDE w:val="0"/>
        <w:autoSpaceDN w:val="0"/>
        <w:adjustRightInd w:val="0"/>
        <w:spacing w:line="240" w:lineRule="auto"/>
        <w:ind w:left="640" w:hanging="640"/>
        <w:rPr>
          <w:rFonts w:cs="Times New Roman"/>
          <w:noProof/>
        </w:rPr>
      </w:pPr>
      <w:r w:rsidRPr="00883B9E">
        <w:rPr>
          <w:rFonts w:cs="Times New Roman"/>
          <w:noProof/>
          <w:szCs w:val="24"/>
        </w:rPr>
        <w:t>[19]</w:t>
      </w:r>
      <w:r w:rsidRPr="00883B9E">
        <w:rPr>
          <w:rFonts w:cs="Times New Roman"/>
          <w:noProof/>
          <w:szCs w:val="24"/>
        </w:rPr>
        <w:tab/>
        <w:t xml:space="preserve">R. Patel, I. M. Longini, and M. E. Halloran, “Finding optimal vaccination strategies for pandemic influenza using genetic algorithms,” </w:t>
      </w:r>
      <w:r w:rsidRPr="00883B9E">
        <w:rPr>
          <w:rFonts w:cs="Times New Roman"/>
          <w:i/>
          <w:iCs/>
          <w:noProof/>
          <w:szCs w:val="24"/>
        </w:rPr>
        <w:t>J. Theor. Biol.</w:t>
      </w:r>
      <w:r w:rsidRPr="00883B9E">
        <w:rPr>
          <w:rFonts w:cs="Times New Roman"/>
          <w:noProof/>
          <w:szCs w:val="24"/>
        </w:rPr>
        <w:t>, vol. 234, no. 2, pp. 201–212, 2005.</w:t>
      </w:r>
    </w:p>
    <w:p w14:paraId="5C9DA974" w14:textId="516377D3" w:rsidR="00F5774A" w:rsidRPr="00F5774A" w:rsidRDefault="00F5774A" w:rsidP="00F5774A">
      <w:r>
        <w:fldChar w:fldCharType="end"/>
      </w:r>
    </w:p>
    <w:p w14:paraId="2F54BC16" w14:textId="2F1BDBF1" w:rsidR="00AF649B" w:rsidRPr="00AF649B" w:rsidRDefault="00AF649B" w:rsidP="003845DE">
      <w:pPr>
        <w:pStyle w:val="Heading1"/>
        <w:numPr>
          <w:ilvl w:val="0"/>
          <w:numId w:val="2"/>
        </w:numPr>
      </w:pPr>
      <w:bookmarkStart w:id="16" w:name="_Toc48663804"/>
      <w:r w:rsidRPr="00766664">
        <w:t>Appendix</w:t>
      </w:r>
      <w:bookmarkEnd w:id="16"/>
    </w:p>
    <w:sectPr w:rsidR="00AF649B" w:rsidRPr="00AF649B" w:rsidSect="00DB5027">
      <w:headerReference w:type="default" r:id="rId22"/>
      <w:footerReference w:type="default" r:id="rId23"/>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180334" w14:textId="77777777" w:rsidR="00004D52" w:rsidRDefault="00004D52" w:rsidP="00187483">
      <w:pPr>
        <w:spacing w:after="0" w:line="240" w:lineRule="auto"/>
      </w:pPr>
      <w:r>
        <w:separator/>
      </w:r>
    </w:p>
  </w:endnote>
  <w:endnote w:type="continuationSeparator" w:id="0">
    <w:p w14:paraId="14B4F132" w14:textId="77777777" w:rsidR="00004D52" w:rsidRDefault="00004D52"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2C5BA1" w:rsidRDefault="002C5B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2C5BA1" w:rsidRDefault="002C5B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443D84" w14:textId="77777777" w:rsidR="00004D52" w:rsidRDefault="00004D52" w:rsidP="00187483">
      <w:pPr>
        <w:spacing w:after="0" w:line="240" w:lineRule="auto"/>
      </w:pPr>
      <w:r>
        <w:separator/>
      </w:r>
    </w:p>
  </w:footnote>
  <w:footnote w:type="continuationSeparator" w:id="0">
    <w:p w14:paraId="5C623C0A" w14:textId="77777777" w:rsidR="00004D52" w:rsidRDefault="00004D52"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2C5BA1" w:rsidRDefault="002C5BA1"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2C5BA1" w:rsidRDefault="002C5BA1"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2C5BA1" w:rsidRDefault="002C5BA1"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39C22B"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2C5BA1" w:rsidRDefault="002C5B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F0057"/>
    <w:multiLevelType w:val="hybridMultilevel"/>
    <w:tmpl w:val="B838CC8E"/>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75D17"/>
    <w:multiLevelType w:val="hybridMultilevel"/>
    <w:tmpl w:val="83E69E64"/>
    <w:lvl w:ilvl="0" w:tplc="0AD29414">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CC5FEF"/>
    <w:multiLevelType w:val="hybridMultilevel"/>
    <w:tmpl w:val="3D484058"/>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4D52"/>
    <w:rsid w:val="000142FD"/>
    <w:rsid w:val="00017D42"/>
    <w:rsid w:val="0002635B"/>
    <w:rsid w:val="000302AB"/>
    <w:rsid w:val="000304AD"/>
    <w:rsid w:val="00033DD3"/>
    <w:rsid w:val="00036139"/>
    <w:rsid w:val="00036D42"/>
    <w:rsid w:val="00041C94"/>
    <w:rsid w:val="00042781"/>
    <w:rsid w:val="00042FCC"/>
    <w:rsid w:val="000445EF"/>
    <w:rsid w:val="00044DF1"/>
    <w:rsid w:val="000459B7"/>
    <w:rsid w:val="00054B91"/>
    <w:rsid w:val="00054BA4"/>
    <w:rsid w:val="00055100"/>
    <w:rsid w:val="00055264"/>
    <w:rsid w:val="000619B1"/>
    <w:rsid w:val="0007677A"/>
    <w:rsid w:val="00082DA2"/>
    <w:rsid w:val="00087484"/>
    <w:rsid w:val="000A03FF"/>
    <w:rsid w:val="000A0889"/>
    <w:rsid w:val="000A172A"/>
    <w:rsid w:val="000A1904"/>
    <w:rsid w:val="000A41F5"/>
    <w:rsid w:val="000B4C86"/>
    <w:rsid w:val="000C22A4"/>
    <w:rsid w:val="000C7A9F"/>
    <w:rsid w:val="000E315B"/>
    <w:rsid w:val="000E7B5B"/>
    <w:rsid w:val="000F1540"/>
    <w:rsid w:val="000F1E77"/>
    <w:rsid w:val="000F6109"/>
    <w:rsid w:val="001063CA"/>
    <w:rsid w:val="00110FA1"/>
    <w:rsid w:val="00111CA7"/>
    <w:rsid w:val="00116FEA"/>
    <w:rsid w:val="00125B50"/>
    <w:rsid w:val="00134D73"/>
    <w:rsid w:val="00134EBE"/>
    <w:rsid w:val="00136637"/>
    <w:rsid w:val="00137E20"/>
    <w:rsid w:val="00143D70"/>
    <w:rsid w:val="00162FC7"/>
    <w:rsid w:val="00171D28"/>
    <w:rsid w:val="0017631D"/>
    <w:rsid w:val="00187483"/>
    <w:rsid w:val="00187637"/>
    <w:rsid w:val="001962A3"/>
    <w:rsid w:val="001B680C"/>
    <w:rsid w:val="001B6BE8"/>
    <w:rsid w:val="001D07A9"/>
    <w:rsid w:val="001D1A1A"/>
    <w:rsid w:val="001F1079"/>
    <w:rsid w:val="00204EA7"/>
    <w:rsid w:val="00210198"/>
    <w:rsid w:val="00224402"/>
    <w:rsid w:val="0022508C"/>
    <w:rsid w:val="00227BAC"/>
    <w:rsid w:val="00227D5B"/>
    <w:rsid w:val="002308B2"/>
    <w:rsid w:val="0023207B"/>
    <w:rsid w:val="002407E0"/>
    <w:rsid w:val="00244D82"/>
    <w:rsid w:val="00247715"/>
    <w:rsid w:val="0025316C"/>
    <w:rsid w:val="00255672"/>
    <w:rsid w:val="00260219"/>
    <w:rsid w:val="00263904"/>
    <w:rsid w:val="00265313"/>
    <w:rsid w:val="00267492"/>
    <w:rsid w:val="00267F4A"/>
    <w:rsid w:val="0027025A"/>
    <w:rsid w:val="00276310"/>
    <w:rsid w:val="00285486"/>
    <w:rsid w:val="00290BE8"/>
    <w:rsid w:val="002B12A7"/>
    <w:rsid w:val="002B3C78"/>
    <w:rsid w:val="002C0C30"/>
    <w:rsid w:val="002C5BA1"/>
    <w:rsid w:val="002E3203"/>
    <w:rsid w:val="002E4380"/>
    <w:rsid w:val="002E4A37"/>
    <w:rsid w:val="002E6A1A"/>
    <w:rsid w:val="002E7790"/>
    <w:rsid w:val="002F2817"/>
    <w:rsid w:val="002F355C"/>
    <w:rsid w:val="002F64E8"/>
    <w:rsid w:val="00304415"/>
    <w:rsid w:val="00304EFE"/>
    <w:rsid w:val="003056BF"/>
    <w:rsid w:val="0031287F"/>
    <w:rsid w:val="00316F4C"/>
    <w:rsid w:val="00320648"/>
    <w:rsid w:val="00321CAC"/>
    <w:rsid w:val="00335667"/>
    <w:rsid w:val="003427A5"/>
    <w:rsid w:val="00350ACC"/>
    <w:rsid w:val="00352091"/>
    <w:rsid w:val="00361706"/>
    <w:rsid w:val="003638AE"/>
    <w:rsid w:val="00371D76"/>
    <w:rsid w:val="00375CB4"/>
    <w:rsid w:val="003845DE"/>
    <w:rsid w:val="00390A00"/>
    <w:rsid w:val="003924CF"/>
    <w:rsid w:val="003B2765"/>
    <w:rsid w:val="003B7CDC"/>
    <w:rsid w:val="003C3B2F"/>
    <w:rsid w:val="003D0C83"/>
    <w:rsid w:val="003D1240"/>
    <w:rsid w:val="003D252B"/>
    <w:rsid w:val="003D4FD9"/>
    <w:rsid w:val="003D64BB"/>
    <w:rsid w:val="00400EF3"/>
    <w:rsid w:val="00401D08"/>
    <w:rsid w:val="00412C91"/>
    <w:rsid w:val="00413800"/>
    <w:rsid w:val="004229E6"/>
    <w:rsid w:val="00422F99"/>
    <w:rsid w:val="00427FC6"/>
    <w:rsid w:val="004326CB"/>
    <w:rsid w:val="0044157D"/>
    <w:rsid w:val="00444061"/>
    <w:rsid w:val="00445EBE"/>
    <w:rsid w:val="004525C6"/>
    <w:rsid w:val="00452958"/>
    <w:rsid w:val="004554C1"/>
    <w:rsid w:val="00466AD0"/>
    <w:rsid w:val="00471907"/>
    <w:rsid w:val="00472F75"/>
    <w:rsid w:val="00474A97"/>
    <w:rsid w:val="004777CD"/>
    <w:rsid w:val="00481F2F"/>
    <w:rsid w:val="004956D9"/>
    <w:rsid w:val="00497750"/>
    <w:rsid w:val="004B4954"/>
    <w:rsid w:val="004B7C52"/>
    <w:rsid w:val="004C25CC"/>
    <w:rsid w:val="004C5E94"/>
    <w:rsid w:val="004E1954"/>
    <w:rsid w:val="004E2B5D"/>
    <w:rsid w:val="004E2F15"/>
    <w:rsid w:val="004E4A1D"/>
    <w:rsid w:val="004E7B5E"/>
    <w:rsid w:val="004E7DC3"/>
    <w:rsid w:val="004F033B"/>
    <w:rsid w:val="004F7B17"/>
    <w:rsid w:val="0050069E"/>
    <w:rsid w:val="005014E8"/>
    <w:rsid w:val="005045B5"/>
    <w:rsid w:val="00511B93"/>
    <w:rsid w:val="00515C77"/>
    <w:rsid w:val="00525FA1"/>
    <w:rsid w:val="00527665"/>
    <w:rsid w:val="00541135"/>
    <w:rsid w:val="005523B2"/>
    <w:rsid w:val="00553E09"/>
    <w:rsid w:val="0057510F"/>
    <w:rsid w:val="00581EFD"/>
    <w:rsid w:val="00584E93"/>
    <w:rsid w:val="00590C2B"/>
    <w:rsid w:val="005968BA"/>
    <w:rsid w:val="00596B6C"/>
    <w:rsid w:val="005B17F8"/>
    <w:rsid w:val="005B1A62"/>
    <w:rsid w:val="005B226C"/>
    <w:rsid w:val="005C4A4F"/>
    <w:rsid w:val="005E3E14"/>
    <w:rsid w:val="005E4979"/>
    <w:rsid w:val="005F0E53"/>
    <w:rsid w:val="005F4BFA"/>
    <w:rsid w:val="005F5AF6"/>
    <w:rsid w:val="005F7FE1"/>
    <w:rsid w:val="00600BA0"/>
    <w:rsid w:val="0061690F"/>
    <w:rsid w:val="0062256C"/>
    <w:rsid w:val="00627D24"/>
    <w:rsid w:val="0063015E"/>
    <w:rsid w:val="00641D56"/>
    <w:rsid w:val="00666E93"/>
    <w:rsid w:val="006673DA"/>
    <w:rsid w:val="006771AD"/>
    <w:rsid w:val="00680B99"/>
    <w:rsid w:val="0068291C"/>
    <w:rsid w:val="006942E8"/>
    <w:rsid w:val="006967EC"/>
    <w:rsid w:val="006A75AB"/>
    <w:rsid w:val="006B2C64"/>
    <w:rsid w:val="006C09D2"/>
    <w:rsid w:val="006C4E58"/>
    <w:rsid w:val="006C5E67"/>
    <w:rsid w:val="006C7C01"/>
    <w:rsid w:val="006D30AC"/>
    <w:rsid w:val="006E255C"/>
    <w:rsid w:val="006E4E9C"/>
    <w:rsid w:val="006F3472"/>
    <w:rsid w:val="006F64D6"/>
    <w:rsid w:val="007005E6"/>
    <w:rsid w:val="00704CC2"/>
    <w:rsid w:val="00713AAE"/>
    <w:rsid w:val="007141BA"/>
    <w:rsid w:val="00723F56"/>
    <w:rsid w:val="0072526B"/>
    <w:rsid w:val="007325A2"/>
    <w:rsid w:val="00742035"/>
    <w:rsid w:val="00751828"/>
    <w:rsid w:val="00755DE3"/>
    <w:rsid w:val="00757313"/>
    <w:rsid w:val="00766664"/>
    <w:rsid w:val="0077114D"/>
    <w:rsid w:val="00780EE1"/>
    <w:rsid w:val="007834CA"/>
    <w:rsid w:val="007843E7"/>
    <w:rsid w:val="007874C5"/>
    <w:rsid w:val="007A0EFB"/>
    <w:rsid w:val="007A3336"/>
    <w:rsid w:val="007B2861"/>
    <w:rsid w:val="007B34D2"/>
    <w:rsid w:val="007B5C7A"/>
    <w:rsid w:val="007C0116"/>
    <w:rsid w:val="007C6BD2"/>
    <w:rsid w:val="007D65E2"/>
    <w:rsid w:val="007F35FA"/>
    <w:rsid w:val="0080081E"/>
    <w:rsid w:val="00806577"/>
    <w:rsid w:val="008106B2"/>
    <w:rsid w:val="00812F31"/>
    <w:rsid w:val="0081551D"/>
    <w:rsid w:val="00815BB1"/>
    <w:rsid w:val="008215BA"/>
    <w:rsid w:val="0082576D"/>
    <w:rsid w:val="00834BAA"/>
    <w:rsid w:val="008352B7"/>
    <w:rsid w:val="00843635"/>
    <w:rsid w:val="00847A65"/>
    <w:rsid w:val="00852AB3"/>
    <w:rsid w:val="008612BB"/>
    <w:rsid w:val="008666D5"/>
    <w:rsid w:val="0086690F"/>
    <w:rsid w:val="008803B4"/>
    <w:rsid w:val="00883B9E"/>
    <w:rsid w:val="008858B3"/>
    <w:rsid w:val="0088776C"/>
    <w:rsid w:val="00890235"/>
    <w:rsid w:val="00891306"/>
    <w:rsid w:val="008A74A7"/>
    <w:rsid w:val="008B0AE4"/>
    <w:rsid w:val="008B1CE9"/>
    <w:rsid w:val="008D0D17"/>
    <w:rsid w:val="008D150C"/>
    <w:rsid w:val="008D78F4"/>
    <w:rsid w:val="008E3CA6"/>
    <w:rsid w:val="0090072E"/>
    <w:rsid w:val="009013F4"/>
    <w:rsid w:val="009068D4"/>
    <w:rsid w:val="009147F2"/>
    <w:rsid w:val="00926DA1"/>
    <w:rsid w:val="009273B0"/>
    <w:rsid w:val="009361DB"/>
    <w:rsid w:val="00942DAF"/>
    <w:rsid w:val="00945766"/>
    <w:rsid w:val="00946EB2"/>
    <w:rsid w:val="009603A7"/>
    <w:rsid w:val="009628B8"/>
    <w:rsid w:val="00963224"/>
    <w:rsid w:val="00967CA7"/>
    <w:rsid w:val="0097066A"/>
    <w:rsid w:val="00980005"/>
    <w:rsid w:val="00982D4B"/>
    <w:rsid w:val="00984CBE"/>
    <w:rsid w:val="00986FEE"/>
    <w:rsid w:val="009957BB"/>
    <w:rsid w:val="00995C8E"/>
    <w:rsid w:val="00995F5F"/>
    <w:rsid w:val="00996294"/>
    <w:rsid w:val="009A391D"/>
    <w:rsid w:val="009B30C7"/>
    <w:rsid w:val="009B6CA5"/>
    <w:rsid w:val="009B6D05"/>
    <w:rsid w:val="009C1F9F"/>
    <w:rsid w:val="009E3721"/>
    <w:rsid w:val="009E7216"/>
    <w:rsid w:val="009E72B8"/>
    <w:rsid w:val="009F09B8"/>
    <w:rsid w:val="009F661B"/>
    <w:rsid w:val="00A00183"/>
    <w:rsid w:val="00A00391"/>
    <w:rsid w:val="00A02D12"/>
    <w:rsid w:val="00A04E85"/>
    <w:rsid w:val="00A075E9"/>
    <w:rsid w:val="00A14D74"/>
    <w:rsid w:val="00A15A8D"/>
    <w:rsid w:val="00A20A7C"/>
    <w:rsid w:val="00A271A9"/>
    <w:rsid w:val="00A41A84"/>
    <w:rsid w:val="00A425DF"/>
    <w:rsid w:val="00A42F9C"/>
    <w:rsid w:val="00A50C4E"/>
    <w:rsid w:val="00A55A0E"/>
    <w:rsid w:val="00A61DEF"/>
    <w:rsid w:val="00A61FA5"/>
    <w:rsid w:val="00A63E34"/>
    <w:rsid w:val="00A678C8"/>
    <w:rsid w:val="00A67D55"/>
    <w:rsid w:val="00A74069"/>
    <w:rsid w:val="00A76FBF"/>
    <w:rsid w:val="00A8123E"/>
    <w:rsid w:val="00A84A31"/>
    <w:rsid w:val="00A86E6F"/>
    <w:rsid w:val="00A9226F"/>
    <w:rsid w:val="00AA45D2"/>
    <w:rsid w:val="00AB3F56"/>
    <w:rsid w:val="00AC2355"/>
    <w:rsid w:val="00AC3A57"/>
    <w:rsid w:val="00AC6970"/>
    <w:rsid w:val="00AE09EF"/>
    <w:rsid w:val="00AE21D9"/>
    <w:rsid w:val="00AE49B3"/>
    <w:rsid w:val="00AE51D4"/>
    <w:rsid w:val="00AF2751"/>
    <w:rsid w:val="00AF649B"/>
    <w:rsid w:val="00AF759B"/>
    <w:rsid w:val="00B049CA"/>
    <w:rsid w:val="00B05421"/>
    <w:rsid w:val="00B24C2A"/>
    <w:rsid w:val="00B27879"/>
    <w:rsid w:val="00B30F60"/>
    <w:rsid w:val="00B31097"/>
    <w:rsid w:val="00B34AD1"/>
    <w:rsid w:val="00B44980"/>
    <w:rsid w:val="00B51995"/>
    <w:rsid w:val="00B56057"/>
    <w:rsid w:val="00B715A5"/>
    <w:rsid w:val="00B71659"/>
    <w:rsid w:val="00B77B4D"/>
    <w:rsid w:val="00B77F5B"/>
    <w:rsid w:val="00B852DB"/>
    <w:rsid w:val="00B872CD"/>
    <w:rsid w:val="00B95304"/>
    <w:rsid w:val="00B9691F"/>
    <w:rsid w:val="00BA0D6E"/>
    <w:rsid w:val="00BA660F"/>
    <w:rsid w:val="00BB0E93"/>
    <w:rsid w:val="00BB2138"/>
    <w:rsid w:val="00BC0A8D"/>
    <w:rsid w:val="00BC23B2"/>
    <w:rsid w:val="00BC5C8B"/>
    <w:rsid w:val="00BD5EF7"/>
    <w:rsid w:val="00BE0253"/>
    <w:rsid w:val="00BE5D42"/>
    <w:rsid w:val="00BF08C3"/>
    <w:rsid w:val="00BF7072"/>
    <w:rsid w:val="00C00530"/>
    <w:rsid w:val="00C06059"/>
    <w:rsid w:val="00C06C65"/>
    <w:rsid w:val="00C10F78"/>
    <w:rsid w:val="00C21823"/>
    <w:rsid w:val="00C21901"/>
    <w:rsid w:val="00C26758"/>
    <w:rsid w:val="00C32ACA"/>
    <w:rsid w:val="00C42838"/>
    <w:rsid w:val="00C50D5E"/>
    <w:rsid w:val="00C5338F"/>
    <w:rsid w:val="00C57335"/>
    <w:rsid w:val="00C61F28"/>
    <w:rsid w:val="00C65B6A"/>
    <w:rsid w:val="00C70111"/>
    <w:rsid w:val="00C76BF0"/>
    <w:rsid w:val="00C80EA6"/>
    <w:rsid w:val="00C872FC"/>
    <w:rsid w:val="00C954B8"/>
    <w:rsid w:val="00C958B3"/>
    <w:rsid w:val="00C959A3"/>
    <w:rsid w:val="00CA3E9A"/>
    <w:rsid w:val="00CA41BF"/>
    <w:rsid w:val="00CA6291"/>
    <w:rsid w:val="00CB506C"/>
    <w:rsid w:val="00CB5503"/>
    <w:rsid w:val="00CB6A11"/>
    <w:rsid w:val="00CC0965"/>
    <w:rsid w:val="00CC3B98"/>
    <w:rsid w:val="00CC5D0C"/>
    <w:rsid w:val="00CC687C"/>
    <w:rsid w:val="00CC7F31"/>
    <w:rsid w:val="00CD000B"/>
    <w:rsid w:val="00CD1CCD"/>
    <w:rsid w:val="00CE0DFC"/>
    <w:rsid w:val="00CE33F7"/>
    <w:rsid w:val="00CE7993"/>
    <w:rsid w:val="00CF7C87"/>
    <w:rsid w:val="00D00A63"/>
    <w:rsid w:val="00D00B8C"/>
    <w:rsid w:val="00D02E09"/>
    <w:rsid w:val="00D13671"/>
    <w:rsid w:val="00D13CB5"/>
    <w:rsid w:val="00D1482C"/>
    <w:rsid w:val="00D2782B"/>
    <w:rsid w:val="00D33161"/>
    <w:rsid w:val="00D35CAD"/>
    <w:rsid w:val="00D406AB"/>
    <w:rsid w:val="00D40ADB"/>
    <w:rsid w:val="00D46CE3"/>
    <w:rsid w:val="00D50B31"/>
    <w:rsid w:val="00D6286B"/>
    <w:rsid w:val="00D633C5"/>
    <w:rsid w:val="00D64841"/>
    <w:rsid w:val="00D71400"/>
    <w:rsid w:val="00D817D0"/>
    <w:rsid w:val="00D822B4"/>
    <w:rsid w:val="00D90EEE"/>
    <w:rsid w:val="00D922FE"/>
    <w:rsid w:val="00D92DB4"/>
    <w:rsid w:val="00D9648F"/>
    <w:rsid w:val="00DA604A"/>
    <w:rsid w:val="00DB005F"/>
    <w:rsid w:val="00DB2843"/>
    <w:rsid w:val="00DB4806"/>
    <w:rsid w:val="00DB5027"/>
    <w:rsid w:val="00DC15A4"/>
    <w:rsid w:val="00DC6B29"/>
    <w:rsid w:val="00DC71CF"/>
    <w:rsid w:val="00DD5A31"/>
    <w:rsid w:val="00DD613F"/>
    <w:rsid w:val="00DD6BD8"/>
    <w:rsid w:val="00DF2F9B"/>
    <w:rsid w:val="00E02A0C"/>
    <w:rsid w:val="00E03740"/>
    <w:rsid w:val="00E047E9"/>
    <w:rsid w:val="00E16885"/>
    <w:rsid w:val="00E16CE7"/>
    <w:rsid w:val="00E22550"/>
    <w:rsid w:val="00E23143"/>
    <w:rsid w:val="00E25B6A"/>
    <w:rsid w:val="00E2611B"/>
    <w:rsid w:val="00E47E0A"/>
    <w:rsid w:val="00E50A0F"/>
    <w:rsid w:val="00E51280"/>
    <w:rsid w:val="00E51AC7"/>
    <w:rsid w:val="00E64F83"/>
    <w:rsid w:val="00E774D9"/>
    <w:rsid w:val="00E92820"/>
    <w:rsid w:val="00E9325F"/>
    <w:rsid w:val="00EA34B0"/>
    <w:rsid w:val="00EA4740"/>
    <w:rsid w:val="00EA5391"/>
    <w:rsid w:val="00EA79B0"/>
    <w:rsid w:val="00EB2883"/>
    <w:rsid w:val="00EB32DB"/>
    <w:rsid w:val="00EB6429"/>
    <w:rsid w:val="00EB74B7"/>
    <w:rsid w:val="00EB7812"/>
    <w:rsid w:val="00EC317B"/>
    <w:rsid w:val="00EC4314"/>
    <w:rsid w:val="00EC5872"/>
    <w:rsid w:val="00ED5EE6"/>
    <w:rsid w:val="00EE300F"/>
    <w:rsid w:val="00EE36C6"/>
    <w:rsid w:val="00EE7984"/>
    <w:rsid w:val="00EF1A08"/>
    <w:rsid w:val="00EF37B5"/>
    <w:rsid w:val="00F02B92"/>
    <w:rsid w:val="00F13D16"/>
    <w:rsid w:val="00F155FE"/>
    <w:rsid w:val="00F15A82"/>
    <w:rsid w:val="00F27F0D"/>
    <w:rsid w:val="00F348A2"/>
    <w:rsid w:val="00F35206"/>
    <w:rsid w:val="00F46C11"/>
    <w:rsid w:val="00F51443"/>
    <w:rsid w:val="00F5774A"/>
    <w:rsid w:val="00F617CE"/>
    <w:rsid w:val="00F62FFD"/>
    <w:rsid w:val="00F650A7"/>
    <w:rsid w:val="00F76375"/>
    <w:rsid w:val="00F8029C"/>
    <w:rsid w:val="00F83AD3"/>
    <w:rsid w:val="00F866F2"/>
    <w:rsid w:val="00F94581"/>
    <w:rsid w:val="00FA1196"/>
    <w:rsid w:val="00FA2876"/>
    <w:rsid w:val="00FA3FBB"/>
    <w:rsid w:val="00FA5DBE"/>
    <w:rsid w:val="00FC5C0A"/>
    <w:rsid w:val="00FD3E1D"/>
    <w:rsid w:val="00FD666B"/>
    <w:rsid w:val="00FE12D1"/>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basedOn w:val="Normal"/>
    <w:next w:val="Normal"/>
    <w:link w:val="Heading1Char"/>
    <w:autoRedefine/>
    <w:uiPriority w:val="9"/>
    <w:qFormat/>
    <w:rsid w:val="00D64841"/>
    <w:pPr>
      <w:keepNext/>
      <w:keepLines/>
      <w:spacing w:before="240" w:after="0" w:line="480" w:lineRule="auto"/>
      <w:ind w:firstLine="357"/>
      <w:outlineLvl w:val="0"/>
    </w:pPr>
    <w:rPr>
      <w:rFonts w:eastAsiaTheme="majorEastAsia" w:cstheme="majorBidi"/>
      <w:sz w:val="22"/>
      <w:szCs w:val="48"/>
    </w:rPr>
  </w:style>
  <w:style w:type="paragraph" w:styleId="Heading2">
    <w:name w:val="heading 2"/>
    <w:basedOn w:val="Normal"/>
    <w:next w:val="Normal"/>
    <w:link w:val="Heading2Char"/>
    <w:uiPriority w:val="9"/>
    <w:unhideWhenUsed/>
    <w:qFormat/>
    <w:rsid w:val="00B24C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27D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D64841"/>
    <w:rPr>
      <w:rFonts w:ascii="Times New Roman" w:eastAsiaTheme="majorEastAsia" w:hAnsi="Times New Roman" w:cstheme="majorBidi"/>
      <w:szCs w:val="48"/>
      <w:lang w:val="en-US"/>
    </w:rPr>
  </w:style>
  <w:style w:type="paragraph" w:styleId="TOCHeading">
    <w:name w:val="TOC Heading"/>
    <w:basedOn w:val="Heading1"/>
    <w:next w:val="Normal"/>
    <w:uiPriority w:val="39"/>
    <w:unhideWhenUsed/>
    <w:qFormat/>
    <w:rsid w:val="00187483"/>
    <w:pPr>
      <w:outlineLvl w:val="9"/>
    </w:p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Heading 2: ChapterSubTitles"/>
    <w:basedOn w:val="Heading1"/>
    <w:next w:val="Normal"/>
    <w:link w:val="ListParagraphChar"/>
    <w:autoRedefine/>
    <w:uiPriority w:val="1"/>
    <w:qFormat/>
    <w:rsid w:val="00260219"/>
    <w:pPr>
      <w:numPr>
        <w:numId w:val="5"/>
      </w:numPr>
      <w:contextualSpacing/>
    </w:pPr>
    <w:rPr>
      <w:sz w:val="1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627D24"/>
    <w:rPr>
      <w:rFonts w:asciiTheme="majorHAnsi" w:eastAsiaTheme="majorEastAsia" w:hAnsiTheme="majorHAnsi" w:cstheme="majorBidi"/>
      <w:color w:val="1F3763" w:themeColor="accent1" w:themeShade="7F"/>
      <w:sz w:val="24"/>
      <w:szCs w:val="24"/>
      <w:lang w:val="en-US"/>
    </w:rPr>
  </w:style>
  <w:style w:type="character" w:customStyle="1" w:styleId="ListParagraphChar">
    <w:name w:val="List Paragraph Char"/>
    <w:aliases w:val="Heading 2: ChapterSubTitles Char"/>
    <w:basedOn w:val="DefaultParagraphFont"/>
    <w:link w:val="ListParagraph"/>
    <w:uiPriority w:val="1"/>
    <w:rsid w:val="00260219"/>
    <w:rPr>
      <w:rFonts w:ascii="Times New Roman" w:eastAsiaTheme="majorEastAsia" w:hAnsi="Times New Roman" w:cstheme="majorBidi"/>
      <w:sz w:val="18"/>
      <w:szCs w:val="4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B49AC-8E03-4951-8CBB-9D4F6CEAE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9</Pages>
  <Words>11934</Words>
  <Characters>68025</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4</cp:revision>
  <dcterms:created xsi:type="dcterms:W3CDTF">2020-08-24T09:48:00Z</dcterms:created>
  <dcterms:modified xsi:type="dcterms:W3CDTF">2020-08-24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